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493942551"/>
        <w:docPartObj>
          <w:docPartGallery w:val="Table of Contents"/>
          <w:docPartUnique/>
        </w:docPartObj>
      </w:sdtPr>
      <w:sdtContent>
        <w:p w14:paraId="0611388A" w14:textId="7A46F752" w:rsidR="007B216F" w:rsidRDefault="007B216F" w:rsidP="008E4CF4">
          <w:pPr>
            <w:pStyle w:val="TOCHeading"/>
            <w:tabs>
              <w:tab w:val="left" w:pos="5923"/>
            </w:tabs>
          </w:pPr>
          <w:r>
            <w:t>Table of Contents</w:t>
          </w:r>
          <w:r w:rsidR="008E4CF4">
            <w:tab/>
          </w:r>
        </w:p>
        <w:p w14:paraId="107AFBB7" w14:textId="1495EDC0" w:rsidR="0094042C" w:rsidRDefault="00F64714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</w:rPr>
          </w:pPr>
          <w:r>
            <w:fldChar w:fldCharType="begin"/>
          </w:r>
          <w:r w:rsidR="007B216F">
            <w:instrText xml:space="preserve"> TOC \o "1-3" \h \z \u </w:instrText>
          </w:r>
          <w:r>
            <w:fldChar w:fldCharType="separate"/>
          </w:r>
          <w:hyperlink w:anchor="_Toc57824317" w:history="1">
            <w:r w:rsidR="0094042C" w:rsidRPr="00553CC6">
              <w:rPr>
                <w:rStyle w:val="Hyperlink"/>
                <w:noProof/>
              </w:rPr>
              <w:t>November 2020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1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9174CC8" w14:textId="428AB945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18" w:history="1">
            <w:r w:rsidR="0094042C" w:rsidRPr="00553CC6">
              <w:rPr>
                <w:rStyle w:val="Hyperlink"/>
                <w:noProof/>
              </w:rPr>
              <w:t>Figure 1. Overview of third rotation project.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1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DE9826C" w14:textId="5A623AD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19" w:history="1">
            <w:r w:rsidR="0094042C" w:rsidRPr="00553CC6">
              <w:rPr>
                <w:rStyle w:val="Hyperlink"/>
                <w:noProof/>
              </w:rPr>
              <w:t>Sequencing primer design for pKR76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1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23D6D69" w14:textId="272A2DC7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0" w:history="1">
            <w:r w:rsidR="0094042C" w:rsidRPr="00553CC6">
              <w:rPr>
                <w:rStyle w:val="Hyperlink"/>
                <w:noProof/>
              </w:rPr>
              <w:t>Primer dilution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99B1880" w14:textId="0AC28ED4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1" w:history="1">
            <w:r w:rsidR="0094042C" w:rsidRPr="00553CC6">
              <w:rPr>
                <w:rStyle w:val="Hyperlink"/>
                <w:noProof/>
              </w:rPr>
              <w:t>PCR test for pPriM_lacZ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E07F204" w14:textId="4DF63F02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2" w:history="1">
            <w:r w:rsidR="0094042C" w:rsidRPr="00553CC6">
              <w:rPr>
                <w:rStyle w:val="Hyperlink"/>
                <w:noProof/>
              </w:rPr>
              <w:t>Gel electrophoresis on test PCR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1DC65B0" w14:textId="582D6585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3" w:history="1">
            <w:r w:rsidR="0094042C" w:rsidRPr="00553CC6">
              <w:rPr>
                <w:rStyle w:val="Hyperlink"/>
                <w:noProof/>
              </w:rPr>
              <w:t>Figure 2. Gel of pPriM-lacz PCR. Lane 1 ladder, lane 2 pPriM-lacz, lane 3 positive control LVS gDNA, lane 4 negative control (no DNA).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1F35C970" w14:textId="1E71ECB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4" w:history="1">
            <w:r w:rsidR="0094042C" w:rsidRPr="00553CC6">
              <w:rPr>
                <w:rStyle w:val="Hyperlink"/>
                <w:noProof/>
              </w:rPr>
              <w:t>100uL PCR of pPriM_lacZ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D7D7F83" w14:textId="4D56F6B6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5" w:history="1">
            <w:r w:rsidR="0094042C" w:rsidRPr="00553CC6">
              <w:rPr>
                <w:rStyle w:val="Hyperlink"/>
                <w:noProof/>
              </w:rPr>
              <w:t>PCR Cleanup of pPriM_lacZ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7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0291BCC7" w14:textId="0DB4BD53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6" w:history="1">
            <w:r w:rsidR="0094042C" w:rsidRPr="00553CC6">
              <w:rPr>
                <w:rStyle w:val="Hyperlink"/>
                <w:noProof/>
              </w:rPr>
              <w:t>DNA Digest of PKR14 backbone and pPriM_lacZ insert individually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7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C03DF42" w14:textId="2A64CCE3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7" w:history="1">
            <w:r w:rsidR="0094042C" w:rsidRPr="00553CC6">
              <w:rPr>
                <w:rStyle w:val="Hyperlink"/>
                <w:noProof/>
              </w:rPr>
              <w:t>Gel electrophoresis of individually digested backbone (PKR14) and insert (pPriM_lacZ)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B98ACF7" w14:textId="2BBB7C00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8" w:history="1">
            <w:r w:rsidR="0094042C" w:rsidRPr="00553CC6">
              <w:rPr>
                <w:rStyle w:val="Hyperlink"/>
                <w:noProof/>
              </w:rPr>
              <w:t>Figure 3. Gel of digests. Lane 1 ladder, lane 2 negative control, lane 3 BamH1 control, lane 4 empty, lane 5 backbone pKR14, lane 6 empty, lane 7 PCR insert. Spaces added for easier band extraction.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1B303CE0" w14:textId="442CDDBE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29" w:history="1">
            <w:r w:rsidR="0094042C" w:rsidRPr="00553CC6">
              <w:rPr>
                <w:rStyle w:val="Hyperlink"/>
                <w:noProof/>
              </w:rPr>
              <w:t>Table1. Weight of extracted bands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2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49C193F" w14:textId="0A58FBBD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0" w:history="1">
            <w:r w:rsidR="0094042C" w:rsidRPr="00553CC6">
              <w:rPr>
                <w:rStyle w:val="Hyperlink"/>
                <w:noProof/>
              </w:rPr>
              <w:t>Gel extraction and cleanup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13813E63" w14:textId="63FDDDF2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1" w:history="1">
            <w:r w:rsidR="0094042C" w:rsidRPr="00553CC6">
              <w:rPr>
                <w:rStyle w:val="Hyperlink"/>
                <w:noProof/>
              </w:rPr>
              <w:t>Ligation of insert pPriM_lacZ with plasmid pKR14 to make PKR76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0430DCA" w14:textId="33B0F66C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2" w:history="1">
            <w:r w:rsidR="0094042C" w:rsidRPr="00553CC6">
              <w:rPr>
                <w:rStyle w:val="Hyperlink"/>
                <w:noProof/>
              </w:rPr>
              <w:t>Transformation of E.coli with PKR76 (PKR14+pPriM_lacZ)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0774F692" w14:textId="61F97770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33" w:history="1">
            <w:r w:rsidR="0094042C" w:rsidRPr="00553CC6">
              <w:rPr>
                <w:rStyle w:val="Hyperlink"/>
                <w:noProof/>
              </w:rPr>
              <w:t>Grew E.coli at 30 degrees Celsius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D240001" w14:textId="0F2ED0E8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4" w:history="1">
            <w:r w:rsidR="0094042C" w:rsidRPr="00553CC6">
              <w:rPr>
                <w:rStyle w:val="Hyperlink"/>
                <w:noProof/>
              </w:rPr>
              <w:t>Table2: Number of colonies from PKR76 (PKR14+pPriM_lacZ) E.coli transformation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920EC58" w14:textId="1FA8D777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5" w:history="1">
            <w:r w:rsidR="0094042C" w:rsidRPr="00553CC6">
              <w:rPr>
                <w:rStyle w:val="Hyperlink"/>
                <w:noProof/>
              </w:rPr>
              <w:t>Overnight cultures of PKR76 (PKR14+pPriM_lacZ) transformed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F17DED5" w14:textId="749D84AE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36" w:history="1">
            <w:r w:rsidR="0094042C" w:rsidRPr="00553CC6">
              <w:rPr>
                <w:rStyle w:val="Hyperlink"/>
                <w:noProof/>
              </w:rPr>
              <w:t>Grew overnight cultures at 30 degrees Celsius, shaking 250rpm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1CC7CAD" w14:textId="6F58B3A8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7" w:history="1">
            <w:r w:rsidR="0094042C" w:rsidRPr="00553CC6">
              <w:rPr>
                <w:rStyle w:val="Hyperlink"/>
                <w:noProof/>
              </w:rPr>
              <w:t>Miniprep of PKR76 (pKR14+pPriM_lacZ) plasmid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0CD7D6E3" w14:textId="0A5FCC5B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8" w:history="1">
            <w:r w:rsidR="0094042C" w:rsidRPr="00553CC6">
              <w:rPr>
                <w:rStyle w:val="Hyperlink"/>
                <w:noProof/>
              </w:rPr>
              <w:t>Diagnostic digest on PKR76 (pKR14+pPriM_lacZ) plasmids from transformation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F5B745E" w14:textId="39E7C5E2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39" w:history="1">
            <w:r w:rsidR="0094042C" w:rsidRPr="00553CC6">
              <w:rPr>
                <w:rStyle w:val="Hyperlink"/>
                <w:noProof/>
              </w:rPr>
              <w:t>Streaking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3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028C12F1" w14:textId="52E50A93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40" w:history="1">
            <w:r w:rsidR="0094042C" w:rsidRPr="00553CC6">
              <w:rPr>
                <w:rStyle w:val="Hyperlink"/>
                <w:noProof/>
              </w:rPr>
              <w:t xml:space="preserve">Streaked cells </w:t>
            </w:r>
            <w:r w:rsidR="0094042C" w:rsidRPr="00553CC6">
              <w:rPr>
                <w:rStyle w:val="Hyperlink"/>
                <w:rFonts w:cstheme="min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>pmrA from strain vial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2BF6464" w14:textId="02AE8FB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1" w:history="1">
            <w:r w:rsidR="0094042C" w:rsidRPr="00553CC6">
              <w:rPr>
                <w:rStyle w:val="Hyperlink"/>
                <w:noProof/>
              </w:rPr>
              <w:t>Gel electrophoresis of MiniPrepped Plasmids (in theory PKR76-&gt;PKR14+pPriM_lacZ)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137B3D0E" w14:textId="7A5A3FA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2" w:history="1">
            <w:r w:rsidR="0094042C" w:rsidRPr="00553CC6">
              <w:rPr>
                <w:rStyle w:val="Hyperlink"/>
                <w:noProof/>
              </w:rPr>
              <w:t>Figure 4. Diagnostic Digest Gel of Plasmids for pPriM_lacz. Lane 1 ladder. Lane 2 positive control from transformation (pKR16). Lane 3-9 plasmids pKR14 labeled “1-6”. Second band indicates insert of pPrIM_lacz.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9E1FBB4" w14:textId="42A1053D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3" w:history="1">
            <w:r w:rsidR="0094042C" w:rsidRPr="00553CC6">
              <w:rPr>
                <w:rStyle w:val="Hyperlink"/>
                <w:noProof/>
              </w:rPr>
              <w:t>Sequencing reaction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D821C61" w14:textId="7AC2661F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4" w:history="1">
            <w:r w:rsidR="0094042C" w:rsidRPr="00553CC6">
              <w:rPr>
                <w:rStyle w:val="Hyperlink"/>
                <w:noProof/>
              </w:rPr>
              <w:t>Table 3. Plasmid concentrations and quality.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3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38795F9" w14:textId="395B9DC9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5" w:history="1">
            <w:r w:rsidR="0094042C" w:rsidRPr="00553CC6">
              <w:rPr>
                <w:rStyle w:val="Hyperlink"/>
                <w:noProof/>
              </w:rPr>
              <w:t>Prepare electrocompetent (EC)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3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391381D" w14:textId="139F7C72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46" w:history="1"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>pmrA was sticky when picking up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5229564" w14:textId="288DE18F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7" w:history="1">
            <w:r w:rsidR="0094042C" w:rsidRPr="00553CC6">
              <w:rPr>
                <w:rStyle w:val="Hyperlink"/>
                <w:noProof/>
              </w:rPr>
              <w:t>Electroporate PKR76 plasmid into EC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AC9E3B0" w14:textId="618323A9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48" w:history="1"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>pmrA cells had clump in cuvette—sticky cells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E309FEA" w14:textId="3B2A425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49" w:history="1">
            <w:r w:rsidR="0094042C" w:rsidRPr="00553CC6">
              <w:rPr>
                <w:rStyle w:val="Hyperlink"/>
                <w:noProof/>
              </w:rPr>
              <w:t>Making Selection Plates, Nat, Kan, xgal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4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A73D110" w14:textId="2A87CDC5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0" w:history="1">
            <w:r w:rsidR="0094042C" w:rsidRPr="00553CC6">
              <w:rPr>
                <w:rStyle w:val="Hyperlink"/>
                <w:noProof/>
              </w:rPr>
              <w:t>Arbitrary PCR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82832CC" w14:textId="048C692E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51" w:history="1">
            <w:r w:rsidR="0094042C" w:rsidRPr="00553CC6">
              <w:rPr>
                <w:rStyle w:val="Hyperlink"/>
                <w:noProof/>
              </w:rPr>
              <w:t>Have extra .13uL in rxn (3.26uL template vs 3.13uL)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93189BD" w14:textId="1B5ACCDA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2" w:history="1">
            <w:r w:rsidR="0094042C" w:rsidRPr="00553CC6">
              <w:rPr>
                <w:rStyle w:val="Hyperlink"/>
                <w:noProof/>
              </w:rPr>
              <w:t>Prepare electrocompetent (EC)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C7DD207" w14:textId="36DF511D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3" w:history="1">
            <w:r w:rsidR="0094042C" w:rsidRPr="00553CC6">
              <w:rPr>
                <w:rStyle w:val="Hyperlink"/>
                <w:noProof/>
              </w:rPr>
              <w:t>Electroporate with transposon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1EF437D" w14:textId="038DE76F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4" w:history="1">
            <w:r w:rsidR="0094042C" w:rsidRPr="00553CC6">
              <w:rPr>
                <w:rStyle w:val="Hyperlink"/>
                <w:noProof/>
              </w:rPr>
              <w:t>Freezing cell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2FCF072" w14:textId="69DA2FE2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5" w:history="1">
            <w:r w:rsidR="0094042C" w:rsidRPr="00553CC6">
              <w:rPr>
                <w:rStyle w:val="Hyperlink"/>
                <w:noProof/>
              </w:rPr>
              <w:t>Figure 5. Arbitrary PCR. Lane 1 ladder, lane 2 E31, lane 3 E32, lane 4 E35, lane 5 negative control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CA11DAD" w14:textId="15E2B383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56" w:history="1">
            <w:r w:rsidR="0094042C" w:rsidRPr="00553CC6">
              <w:rPr>
                <w:rStyle w:val="Hyperlink"/>
                <w:noProof/>
              </w:rPr>
              <w:t>Bands at bottom of gel appear to be primer dimers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1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BFC7500" w14:textId="60572BAC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7" w:history="1">
            <w:r w:rsidR="0094042C" w:rsidRPr="00553CC6">
              <w:rPr>
                <w:rStyle w:val="Hyperlink"/>
                <w:noProof/>
              </w:rPr>
              <w:t xml:space="preserve">Figure 6. Xgal nat plate with three strains day1: LVS bottom righ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priM bottom lef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top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F216448" w14:textId="429AF646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8" w:history="1">
            <w:r w:rsidR="0094042C" w:rsidRPr="00553CC6">
              <w:rPr>
                <w:rStyle w:val="Hyperlink"/>
                <w:noProof/>
              </w:rPr>
              <w:t xml:space="preserve">Figure 7. Xgal nat plate with three strains day2: LVS bottom righ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priM bottom lef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top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1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F10EB7C" w14:textId="2424D139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59" w:history="1">
            <w:r w:rsidR="0094042C" w:rsidRPr="00553CC6">
              <w:rPr>
                <w:rStyle w:val="Hyperlink"/>
                <w:noProof/>
              </w:rPr>
              <w:t>Figure 8. 2nd Arbitrary PCR step with 2 minute extension. Lane 1 ladder, lane 2 e3-1, lane 3 e3-2, lane 4 e3-5, lane 5 LVS gDNA, lane 6 negative control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5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726B8E8" w14:textId="2114E341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60" w:history="1">
            <w:r w:rsidR="0094042C" w:rsidRPr="00553CC6">
              <w:rPr>
                <w:rStyle w:val="Hyperlink"/>
                <w:noProof/>
              </w:rPr>
              <w:t>Primer dimers seen again, no sample products seen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3907359" w14:textId="34EFF348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1" w:history="1">
            <w:r w:rsidR="0094042C" w:rsidRPr="00553CC6">
              <w:rPr>
                <w:rStyle w:val="Hyperlink"/>
                <w:noProof/>
              </w:rPr>
              <w:t>Running 1</w:t>
            </w:r>
            <w:r w:rsidR="0094042C" w:rsidRPr="00553CC6">
              <w:rPr>
                <w:rStyle w:val="Hyperlink"/>
                <w:noProof/>
                <w:vertAlign w:val="superscript"/>
              </w:rPr>
              <w:t>st</w:t>
            </w:r>
            <w:r w:rsidR="0094042C" w:rsidRPr="00553CC6">
              <w:rPr>
                <w:rStyle w:val="Hyperlink"/>
                <w:noProof/>
              </w:rPr>
              <w:t xml:space="preserve"> Arbitrary PCR with 3 primers: KROL87, KROL89, and KROL90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2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7A5F9B8" w14:textId="25AA33D4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2" w:history="1">
            <w:r w:rsidR="0094042C" w:rsidRPr="00553CC6">
              <w:rPr>
                <w:rStyle w:val="Hyperlink"/>
                <w:noProof/>
              </w:rPr>
              <w:t>Arbitrary PCR New Samples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3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569E042" w14:textId="710919AB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3" w:history="1">
            <w:r w:rsidR="0094042C" w:rsidRPr="00553CC6">
              <w:rPr>
                <w:rStyle w:val="Hyperlink"/>
                <w:noProof/>
              </w:rPr>
              <w:t xml:space="preserve">Figure 9. Xgal nat plate with three strains day3: LVS bottom righ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priM bottom left, </w:t>
            </w:r>
            <w:r w:rsidR="0094042C" w:rsidRPr="00553CC6">
              <w:rPr>
                <w:rStyle w:val="Hyperlink"/>
                <w:rFonts w:cstheme="majorHAnsi"/>
                <w:noProof/>
              </w:rPr>
              <w:t>Δ</w:t>
            </w:r>
            <w:r w:rsidR="0094042C" w:rsidRPr="00553CC6">
              <w:rPr>
                <w:rStyle w:val="Hyperlink"/>
                <w:noProof/>
              </w:rPr>
              <w:t xml:space="preserve"> pmrA top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3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9CD2AB3" w14:textId="28AFE709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r:id="rId8" w:anchor="_Toc57824364" w:history="1">
            <w:r w:rsidR="0094042C" w:rsidRPr="00553CC6">
              <w:rPr>
                <w:rStyle w:val="Hyperlink"/>
                <w:noProof/>
              </w:rPr>
              <w:t>Figure 10. 2nd Arbitrary PCR step with 2 minute extension from PCR from 1</w:t>
            </w:r>
            <w:r w:rsidR="0094042C" w:rsidRPr="00553CC6">
              <w:rPr>
                <w:rStyle w:val="Hyperlink"/>
                <w:noProof/>
                <w:vertAlign w:val="superscript"/>
              </w:rPr>
              <w:t>st</w:t>
            </w:r>
            <w:r w:rsidR="0094042C" w:rsidRPr="00553CC6">
              <w:rPr>
                <w:rStyle w:val="Hyperlink"/>
                <w:noProof/>
              </w:rPr>
              <w:t xml:space="preserve"> step with 3 primers. Lane 1 ladder, lane 2 e3-1, lane 3 e3-2, lane 4 e3-5, lane 5 LVS gDNA, lane 6 negative control. Band noted for sample E3-2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4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EEC166E" w14:textId="19FE63A5" w:rsidR="0094042C" w:rsidRDefault="009D66F4">
          <w:pPr>
            <w:pStyle w:val="TOC3"/>
            <w:tabs>
              <w:tab w:val="right" w:leader="dot" w:pos="10214"/>
            </w:tabs>
            <w:rPr>
              <w:noProof/>
            </w:rPr>
          </w:pPr>
          <w:hyperlink w:anchor="_Toc57824365" w:history="1">
            <w:r w:rsidR="0094042C" w:rsidRPr="00553CC6">
              <w:rPr>
                <w:rStyle w:val="Hyperlink"/>
                <w:noProof/>
              </w:rPr>
              <w:t>Questions arising from transfection experiment: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5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5225481C" w14:textId="4D6956CE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6" w:history="1">
            <w:r w:rsidR="0094042C" w:rsidRPr="00553CC6">
              <w:rPr>
                <w:rStyle w:val="Hyperlink"/>
                <w:noProof/>
              </w:rPr>
              <w:t>Figure 11. 2nd Arbitrary PCR step with 2 minute extension with new samples, 3 primers 1</w:t>
            </w:r>
            <w:r w:rsidR="0094042C" w:rsidRPr="00553CC6">
              <w:rPr>
                <w:rStyle w:val="Hyperlink"/>
                <w:noProof/>
                <w:vertAlign w:val="superscript"/>
              </w:rPr>
              <w:t>st</w:t>
            </w:r>
            <w:r w:rsidR="0094042C" w:rsidRPr="00553CC6">
              <w:rPr>
                <w:rStyle w:val="Hyperlink"/>
                <w:noProof/>
              </w:rPr>
              <w:t xml:space="preserve"> step, 2 minute extension 2</w:t>
            </w:r>
            <w:r w:rsidR="0094042C" w:rsidRPr="00553CC6">
              <w:rPr>
                <w:rStyle w:val="Hyperlink"/>
                <w:noProof/>
                <w:vertAlign w:val="superscript"/>
              </w:rPr>
              <w:t>nd</w:t>
            </w:r>
            <w:r w:rsidR="0094042C" w:rsidRPr="00553CC6">
              <w:rPr>
                <w:rStyle w:val="Hyperlink"/>
                <w:noProof/>
              </w:rPr>
              <w:t xml:space="preserve"> step. Lane 1 ladder, lane 2 Tn3, Lane 3 Tn6, Lane 4 LVS, Lane 5 negative control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B4C4551" w14:textId="556D92F8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7" w:history="1">
            <w:r w:rsidR="0094042C" w:rsidRPr="00553CC6">
              <w:rPr>
                <w:rStyle w:val="Hyperlink"/>
                <w:noProof/>
              </w:rPr>
              <w:t>Gradient for Arbitrary PCR Troubleshooting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7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6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380C2AE3" w14:textId="58A26326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8" w:history="1">
            <w:r w:rsidR="0094042C" w:rsidRPr="00553CC6">
              <w:rPr>
                <w:rStyle w:val="Hyperlink"/>
                <w:noProof/>
              </w:rPr>
              <w:t>Make CHA-Kan plates (instapot protocol)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8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7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5D6270C" w14:textId="1AA3DC86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69" w:history="1">
            <w:r w:rsidR="0094042C" w:rsidRPr="00553CC6">
              <w:rPr>
                <w:rStyle w:val="Hyperlink"/>
                <w:rFonts w:eastAsia="Times New Roman"/>
                <w:noProof/>
              </w:rPr>
              <w:t>Question 1. Can cells not producing lots of beta-galactosidase survive next to cells producing beta-galactosidase on plates with X-gal?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69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3A4D65E" w14:textId="3D64A9B4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0" w:history="1">
            <w:r w:rsidR="0094042C" w:rsidRPr="00553CC6">
              <w:rPr>
                <w:rStyle w:val="Hyperlink"/>
                <w:rFonts w:eastAsia="Times New Roman" w:cstheme="minorHAnsi"/>
                <w:noProof/>
              </w:rPr>
              <w:t>Question 2. How efficient</w:t>
            </w:r>
            <w:r w:rsidR="0094042C" w:rsidRPr="00553CC6">
              <w:rPr>
                <w:rStyle w:val="Hyperlink"/>
                <w:rFonts w:eastAsia="Times New Roman"/>
                <w:noProof/>
              </w:rPr>
              <w:t xml:space="preserve"> is the transformation with pSD26?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0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5C0BA47" w14:textId="1333303B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1" w:history="1">
            <w:r w:rsidR="0094042C" w:rsidRPr="00553CC6">
              <w:rPr>
                <w:rStyle w:val="Hyperlink"/>
                <w:rFonts w:eastAsia="Times New Roman"/>
                <w:noProof/>
              </w:rPr>
              <w:t>Question 3: What’s up with the LVS pF-PpriM-lacZ pSD26 colony with a tiny bit of blue?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1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8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6DB6FF5F" w14:textId="099F7BBE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2" w:history="1">
            <w:r w:rsidR="0094042C" w:rsidRPr="00553CC6">
              <w:rPr>
                <w:rStyle w:val="Hyperlink"/>
                <w:noProof/>
              </w:rPr>
              <w:t>Figure 12. Picture of plate made from LVS with blue dot in colony. Light blue in areas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2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06FC797" w14:textId="23AA8FCB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3" w:history="1">
            <w:r w:rsidR="0094042C" w:rsidRPr="00553CC6">
              <w:rPr>
                <w:rStyle w:val="Hyperlink"/>
                <w:rFonts w:eastAsia="Times New Roman"/>
                <w:noProof/>
              </w:rPr>
              <w:t>Question 1. Can cells not producing lots of beta-galactosidase survive next to cells producing beta-galactosidase on plates with X-gal?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3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29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7B48AADE" w14:textId="7C16C98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4" w:history="1">
            <w:r w:rsidR="0094042C" w:rsidRPr="00553CC6">
              <w:rPr>
                <w:rStyle w:val="Hyperlink"/>
                <w:noProof/>
              </w:rPr>
              <w:t>Figure 13. Cells with less lacz can survive next to those with lots. LVS and dpmrA mix on CHA (left) and CHA nat xgal (right)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4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3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2DCFFDA3" w14:textId="0CC87671" w:rsidR="0094042C" w:rsidRDefault="009D66F4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5" w:history="1">
            <w:r w:rsidR="0094042C" w:rsidRPr="00553CC6">
              <w:rPr>
                <w:rStyle w:val="Hyperlink"/>
                <w:rFonts w:eastAsia="Times New Roman" w:cstheme="minorHAnsi"/>
                <w:noProof/>
              </w:rPr>
              <w:t>Question 2. How efficient</w:t>
            </w:r>
            <w:r w:rsidR="0094042C" w:rsidRPr="00553CC6">
              <w:rPr>
                <w:rStyle w:val="Hyperlink"/>
                <w:rFonts w:eastAsia="Times New Roman"/>
                <w:noProof/>
              </w:rPr>
              <w:t xml:space="preserve"> is the transformation with pSD26?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5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3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1F421AC7" w14:textId="575C8849" w:rsidR="0094042C" w:rsidRDefault="009D66F4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</w:rPr>
          </w:pPr>
          <w:hyperlink w:anchor="_Toc57824376" w:history="1">
            <w:r w:rsidR="0094042C" w:rsidRPr="00553CC6">
              <w:rPr>
                <w:rStyle w:val="Hyperlink"/>
                <w:noProof/>
              </w:rPr>
              <w:t>Bibliography</w:t>
            </w:r>
            <w:r w:rsidR="0094042C">
              <w:rPr>
                <w:noProof/>
                <w:webHidden/>
              </w:rPr>
              <w:tab/>
            </w:r>
            <w:r w:rsidR="0094042C">
              <w:rPr>
                <w:noProof/>
                <w:webHidden/>
              </w:rPr>
              <w:fldChar w:fldCharType="begin"/>
            </w:r>
            <w:r w:rsidR="0094042C">
              <w:rPr>
                <w:noProof/>
                <w:webHidden/>
              </w:rPr>
              <w:instrText xml:space="preserve"> PAGEREF _Toc57824376 \h </w:instrText>
            </w:r>
            <w:r w:rsidR="0094042C">
              <w:rPr>
                <w:noProof/>
                <w:webHidden/>
              </w:rPr>
            </w:r>
            <w:r w:rsidR="0094042C">
              <w:rPr>
                <w:noProof/>
                <w:webHidden/>
              </w:rPr>
              <w:fldChar w:fldCharType="separate"/>
            </w:r>
            <w:r w:rsidR="0094042C">
              <w:rPr>
                <w:noProof/>
                <w:webHidden/>
              </w:rPr>
              <w:t>30</w:t>
            </w:r>
            <w:r w:rsidR="0094042C">
              <w:rPr>
                <w:noProof/>
                <w:webHidden/>
              </w:rPr>
              <w:fldChar w:fldCharType="end"/>
            </w:r>
          </w:hyperlink>
        </w:p>
        <w:p w14:paraId="492FE32F" w14:textId="4609FF7C" w:rsidR="007B216F" w:rsidRDefault="00F64714">
          <w:r>
            <w:fldChar w:fldCharType="end"/>
          </w:r>
        </w:p>
      </w:sdtContent>
    </w:sdt>
    <w:p w14:paraId="4D2B57DE" w14:textId="77777777" w:rsidR="007B216F" w:rsidRDefault="007B216F">
      <w:pPr>
        <w:jc w:val="left"/>
      </w:pPr>
      <w:r>
        <w:br w:type="page"/>
      </w:r>
    </w:p>
    <w:p w14:paraId="125D5ADE" w14:textId="4A8CFA67" w:rsidR="00C07E9C" w:rsidRDefault="00243D4D" w:rsidP="00756FD8">
      <w:pPr>
        <w:pStyle w:val="Heading1"/>
      </w:pPr>
      <w:bookmarkStart w:id="0" w:name="_Toc57824317"/>
      <w:r>
        <w:lastRenderedPageBreak/>
        <w:t>Nove</w:t>
      </w:r>
      <w:r w:rsidR="00756FD8">
        <w:t>mber 20</w:t>
      </w:r>
      <w:r>
        <w:t>20</w:t>
      </w:r>
      <w:bookmarkEnd w:id="0"/>
    </w:p>
    <w:p w14:paraId="1D6F0D53" w14:textId="77777777" w:rsidR="00B00D2A" w:rsidRPr="00B00D2A" w:rsidRDefault="00B00D2A" w:rsidP="00B00D2A"/>
    <w:p w14:paraId="48B471EB" w14:textId="3ECE6043" w:rsidR="007A68D0" w:rsidRPr="00B00D2A" w:rsidRDefault="00243D4D" w:rsidP="00B00D2A">
      <w:pPr>
        <w:rPr>
          <w:b/>
          <w:bCs/>
          <w:sz w:val="28"/>
          <w:szCs w:val="28"/>
        </w:rPr>
      </w:pPr>
      <w:r w:rsidRPr="00B00D2A">
        <w:rPr>
          <w:b/>
          <w:bCs/>
          <w:sz w:val="28"/>
          <w:szCs w:val="28"/>
        </w:rPr>
        <w:t>Monday</w:t>
      </w:r>
      <w:r w:rsidR="007A68D0" w:rsidRPr="00B00D2A">
        <w:rPr>
          <w:b/>
          <w:bCs/>
          <w:sz w:val="28"/>
          <w:szCs w:val="28"/>
        </w:rPr>
        <w:t xml:space="preserve">, </w:t>
      </w:r>
      <w:r w:rsidRPr="00B00D2A">
        <w:rPr>
          <w:b/>
          <w:bCs/>
          <w:sz w:val="28"/>
          <w:szCs w:val="28"/>
        </w:rPr>
        <w:t>Nov</w:t>
      </w:r>
      <w:r w:rsidR="007A68D0" w:rsidRPr="00B00D2A">
        <w:rPr>
          <w:b/>
          <w:bCs/>
          <w:sz w:val="28"/>
          <w:szCs w:val="28"/>
        </w:rPr>
        <w:t>ember 2</w:t>
      </w:r>
      <w:r w:rsidR="00B40ECE" w:rsidRPr="00B00D2A">
        <w:rPr>
          <w:b/>
          <w:bCs/>
          <w:sz w:val="28"/>
          <w:szCs w:val="28"/>
        </w:rPr>
        <w:t>, 20</w:t>
      </w:r>
      <w:r w:rsidRPr="00B00D2A">
        <w:rPr>
          <w:b/>
          <w:bCs/>
          <w:sz w:val="28"/>
          <w:szCs w:val="28"/>
        </w:rPr>
        <w:t>20</w:t>
      </w:r>
    </w:p>
    <w:p w14:paraId="4D832FBE" w14:textId="77777777" w:rsidR="007A68D0" w:rsidRPr="007B216F" w:rsidRDefault="007A68D0" w:rsidP="007A68D0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3CCB7107" w14:textId="39BF221D" w:rsidR="007A68D0" w:rsidRPr="008E7616" w:rsidRDefault="00243D4D" w:rsidP="007A68D0">
      <w:pPr>
        <w:pStyle w:val="ListParagraph"/>
        <w:numPr>
          <w:ilvl w:val="0"/>
          <w:numId w:val="8"/>
        </w:numPr>
        <w:rPr>
          <w:strike/>
          <w:sz w:val="18"/>
          <w:szCs w:val="18"/>
        </w:rPr>
      </w:pPr>
      <w:r w:rsidRPr="008E7616">
        <w:rPr>
          <w:strike/>
          <w:sz w:val="18"/>
          <w:szCs w:val="18"/>
        </w:rPr>
        <w:t>Make lab notebook</w:t>
      </w:r>
    </w:p>
    <w:p w14:paraId="63BBEDB0" w14:textId="7DFED20E" w:rsidR="007A68D0" w:rsidRDefault="00243D4D" w:rsidP="007A68D0">
      <w:pPr>
        <w:pStyle w:val="ListParagraph"/>
        <w:numPr>
          <w:ilvl w:val="0"/>
          <w:numId w:val="8"/>
        </w:numPr>
        <w:rPr>
          <w:sz w:val="18"/>
          <w:szCs w:val="18"/>
        </w:rPr>
      </w:pPr>
      <w:r>
        <w:rPr>
          <w:sz w:val="18"/>
          <w:szCs w:val="18"/>
        </w:rPr>
        <w:t>Get access key</w:t>
      </w:r>
    </w:p>
    <w:p w14:paraId="33CD54D4" w14:textId="79A467ED" w:rsidR="00C05C4F" w:rsidRPr="00C05C4F" w:rsidRDefault="00C05C4F" w:rsidP="007A68D0">
      <w:pPr>
        <w:pStyle w:val="ListParagraph"/>
        <w:numPr>
          <w:ilvl w:val="0"/>
          <w:numId w:val="8"/>
        </w:numPr>
        <w:rPr>
          <w:strike/>
          <w:sz w:val="18"/>
          <w:szCs w:val="18"/>
        </w:rPr>
      </w:pPr>
      <w:r w:rsidRPr="00C05C4F">
        <w:rPr>
          <w:strike/>
          <w:sz w:val="18"/>
          <w:szCs w:val="18"/>
        </w:rPr>
        <w:t>Design sequencing primer</w:t>
      </w:r>
    </w:p>
    <w:p w14:paraId="3B9A521A" w14:textId="77777777" w:rsidR="007A68D0" w:rsidRDefault="007A68D0" w:rsidP="007A68D0">
      <w:r>
        <w:rPr>
          <w:b/>
          <w:u w:val="single"/>
        </w:rPr>
        <w:t>Results and Data:</w:t>
      </w:r>
    </w:p>
    <w:p w14:paraId="5447F994" w14:textId="452B9181" w:rsidR="008A11C0" w:rsidRDefault="00243D4D" w:rsidP="00243D4D">
      <w:pPr>
        <w:spacing w:after="0"/>
        <w:jc w:val="left"/>
        <w:rPr>
          <w:bCs/>
        </w:rPr>
      </w:pPr>
      <w:r w:rsidRPr="00243D4D">
        <w:rPr>
          <w:bCs/>
        </w:rPr>
        <w:t xml:space="preserve">Today </w:t>
      </w:r>
      <w:r>
        <w:rPr>
          <w:bCs/>
        </w:rPr>
        <w:t xml:space="preserve">I learned about the project, where things are in the lab, and how to set up the notebook. </w:t>
      </w:r>
      <w:r w:rsidR="00C05C4F">
        <w:rPr>
          <w:bCs/>
        </w:rPr>
        <w:t>I also designed and ordered a sequencing Primer with Hannah.</w:t>
      </w:r>
    </w:p>
    <w:p w14:paraId="772A2D90" w14:textId="2822D564" w:rsidR="008E7616" w:rsidRDefault="008E7616" w:rsidP="00243D4D">
      <w:pPr>
        <w:spacing w:after="0"/>
        <w:jc w:val="left"/>
        <w:rPr>
          <w:bCs/>
        </w:rPr>
      </w:pPr>
    </w:p>
    <w:p w14:paraId="489FA3A8" w14:textId="77777777" w:rsidR="00C05C4F" w:rsidRDefault="008E7616" w:rsidP="00C05C4F">
      <w:pPr>
        <w:keepNext/>
        <w:spacing w:after="0"/>
        <w:jc w:val="left"/>
      </w:pPr>
      <w:r>
        <w:rPr>
          <w:bCs/>
          <w:noProof/>
        </w:rPr>
        <w:drawing>
          <wp:inline distT="0" distB="0" distL="0" distR="0" wp14:anchorId="71E5BED9" wp14:editId="097EB52A">
            <wp:extent cx="5749290" cy="4311968"/>
            <wp:effectExtent l="0" t="0" r="3810" b="0"/>
            <wp:docPr id="2" name="Picture 2" descr="A picture containing text, whiteboa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whiteboard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9714" cy="4312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11C57" w14:textId="55DDFB7D" w:rsidR="008E7616" w:rsidRPr="0045174A" w:rsidRDefault="00C05C4F" w:rsidP="00DB7E83">
      <w:pPr>
        <w:pStyle w:val="Heading2"/>
      </w:pPr>
      <w:bookmarkStart w:id="1" w:name="_Toc57824318"/>
      <w:r w:rsidRPr="008949C3">
        <w:rPr>
          <w:rStyle w:val="Heading2Char"/>
        </w:rPr>
        <w:t xml:space="preserve">Figure </w:t>
      </w:r>
      <w:r w:rsidR="00692127" w:rsidRPr="008949C3">
        <w:rPr>
          <w:rStyle w:val="Heading2Char"/>
        </w:rPr>
        <w:fldChar w:fldCharType="begin"/>
      </w:r>
      <w:r w:rsidR="00692127" w:rsidRPr="008949C3">
        <w:rPr>
          <w:rStyle w:val="Heading2Char"/>
        </w:rPr>
        <w:instrText xml:space="preserve"> SEQ Figure \* ARABIC </w:instrText>
      </w:r>
      <w:r w:rsidR="00692127" w:rsidRPr="008949C3">
        <w:rPr>
          <w:rStyle w:val="Heading2Char"/>
        </w:rPr>
        <w:fldChar w:fldCharType="separate"/>
      </w:r>
      <w:r w:rsidR="00EE3ABD">
        <w:rPr>
          <w:rStyle w:val="Heading2Char"/>
          <w:noProof/>
        </w:rPr>
        <w:t>1</w:t>
      </w:r>
      <w:r w:rsidR="00692127" w:rsidRPr="008949C3">
        <w:rPr>
          <w:rStyle w:val="Heading2Char"/>
        </w:rPr>
        <w:fldChar w:fldCharType="end"/>
      </w:r>
      <w:r>
        <w:t xml:space="preserve">. </w:t>
      </w:r>
      <w:r w:rsidRPr="0045174A">
        <w:t>Overview of</w:t>
      </w:r>
      <w:r w:rsidR="008949C3" w:rsidRPr="0045174A">
        <w:t xml:space="preserve"> third rotation</w:t>
      </w:r>
      <w:r w:rsidRPr="0045174A">
        <w:t xml:space="preserve"> project</w:t>
      </w:r>
      <w:r w:rsidR="008949C3" w:rsidRPr="0045174A">
        <w:t>.</w:t>
      </w:r>
      <w:bookmarkEnd w:id="1"/>
    </w:p>
    <w:p w14:paraId="561BBD1A" w14:textId="273E8663" w:rsidR="001F62ED" w:rsidRPr="008A11C0" w:rsidRDefault="00B00D2A" w:rsidP="00DB7E83">
      <w:pPr>
        <w:pStyle w:val="Heading2"/>
      </w:pPr>
      <w:bookmarkStart w:id="2" w:name="_Toc57824319"/>
      <w:r>
        <w:t>Sequencing p</w:t>
      </w:r>
      <w:r w:rsidR="008A11C0" w:rsidRPr="008A11C0">
        <w:t>rimer design</w:t>
      </w:r>
      <w:r>
        <w:t xml:space="preserve"> for pKR76</w:t>
      </w:r>
      <w:r w:rsidR="008A11C0" w:rsidRPr="008A11C0">
        <w:t>:</w:t>
      </w:r>
      <w:bookmarkEnd w:id="2"/>
    </w:p>
    <w:p w14:paraId="095861D8" w14:textId="4BED2FAC" w:rsidR="001F62ED" w:rsidRDefault="00C05C4F" w:rsidP="007B216F">
      <w:r>
        <w:t xml:space="preserve">Primer name: </w:t>
      </w:r>
      <w:r w:rsidRPr="00C05C4F">
        <w:t>KROL353 pKR76_seq</w:t>
      </w:r>
    </w:p>
    <w:p w14:paraId="4414259D" w14:textId="0E6A87CE" w:rsidR="001F62ED" w:rsidRDefault="00C05C4F" w:rsidP="007B216F">
      <w:r>
        <w:t xml:space="preserve">Primer sequence: </w:t>
      </w:r>
      <w:r w:rsidRPr="00C05C4F">
        <w:t>CTTTACACTTTATGCTTCCGGCTCG</w:t>
      </w:r>
    </w:p>
    <w:p w14:paraId="4D50D832" w14:textId="5984A41A" w:rsidR="00DB118A" w:rsidRPr="00B00D2A" w:rsidRDefault="00DB118A" w:rsidP="00B00D2A">
      <w:pPr>
        <w:rPr>
          <w:b/>
          <w:bCs/>
          <w:sz w:val="28"/>
          <w:szCs w:val="28"/>
        </w:rPr>
      </w:pPr>
      <w:r w:rsidRPr="00B00D2A">
        <w:rPr>
          <w:b/>
          <w:bCs/>
          <w:sz w:val="28"/>
          <w:szCs w:val="28"/>
        </w:rPr>
        <w:lastRenderedPageBreak/>
        <w:t>Tuesday, November 3, 2020</w:t>
      </w:r>
    </w:p>
    <w:p w14:paraId="3182CD62" w14:textId="77777777" w:rsidR="00DB118A" w:rsidRPr="007B216F" w:rsidRDefault="00DB118A" w:rsidP="00DB118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6B39207C" w14:textId="27D61843" w:rsidR="00DB118A" w:rsidRPr="00E77DCE" w:rsidRDefault="00DB118A" w:rsidP="00DB118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 w:rsidRPr="00E77DCE">
        <w:rPr>
          <w:strike/>
          <w:sz w:val="18"/>
          <w:szCs w:val="18"/>
        </w:rPr>
        <w:t>Get access key</w:t>
      </w:r>
      <w:r w:rsidR="00CC5947" w:rsidRPr="00E77DCE">
        <w:rPr>
          <w:strike/>
          <w:sz w:val="18"/>
          <w:szCs w:val="18"/>
        </w:rPr>
        <w:t xml:space="preserve"> Wednesday</w:t>
      </w:r>
    </w:p>
    <w:p w14:paraId="5B6D9A61" w14:textId="02E55C57" w:rsidR="00301946" w:rsidRPr="00112F27" w:rsidRDefault="00301946" w:rsidP="00DB118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 w:rsidRPr="00112F27">
        <w:rPr>
          <w:strike/>
          <w:sz w:val="18"/>
          <w:szCs w:val="18"/>
        </w:rPr>
        <w:t>Get primers and dilute primers</w:t>
      </w:r>
    </w:p>
    <w:p w14:paraId="75D8108D" w14:textId="0554F8B6" w:rsidR="00DB118A" w:rsidRPr="00112F27" w:rsidRDefault="00DB118A" w:rsidP="00DB118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 w:rsidRPr="00112F27">
        <w:rPr>
          <w:strike/>
          <w:sz w:val="18"/>
          <w:szCs w:val="18"/>
        </w:rPr>
        <w:t>Set up</w:t>
      </w:r>
      <w:r w:rsidR="00301946" w:rsidRPr="00112F27">
        <w:rPr>
          <w:strike/>
          <w:sz w:val="18"/>
          <w:szCs w:val="18"/>
        </w:rPr>
        <w:t xml:space="preserve"> and run</w:t>
      </w:r>
      <w:r w:rsidRPr="00112F27">
        <w:rPr>
          <w:strike/>
          <w:sz w:val="18"/>
          <w:szCs w:val="18"/>
        </w:rPr>
        <w:t xml:space="preserve"> PCR</w:t>
      </w:r>
    </w:p>
    <w:p w14:paraId="6721C0B6" w14:textId="1677B61B" w:rsidR="008A11C0" w:rsidRPr="008A11C0" w:rsidRDefault="008A11C0" w:rsidP="00DB7E83">
      <w:pPr>
        <w:pStyle w:val="Heading2"/>
      </w:pPr>
      <w:bookmarkStart w:id="3" w:name="_Toc57824320"/>
      <w:r w:rsidRPr="008A11C0">
        <w:t>Primer dilution:</w:t>
      </w:r>
      <w:bookmarkEnd w:id="3"/>
    </w:p>
    <w:p w14:paraId="0991E6A7" w14:textId="4C4BF0B4" w:rsidR="008A11C0" w:rsidRDefault="008A11C0" w:rsidP="008A11C0">
      <w:r>
        <w:t xml:space="preserve">Spin tube of primer max speed 3 min. Add 0.1x elution buffer (EB) to tubes for concentration of 100uM (# of </w:t>
      </w:r>
      <w:proofErr w:type="spellStart"/>
      <w:r>
        <w:t>uL</w:t>
      </w:r>
      <w:proofErr w:type="spellEnd"/>
      <w:r>
        <w:t xml:space="preserve"> =10x the # </w:t>
      </w:r>
      <w:proofErr w:type="spellStart"/>
      <w:r>
        <w:t>nmoles</w:t>
      </w:r>
      <w:proofErr w:type="spellEnd"/>
      <w:r>
        <w:t>). Incubate 42 degrees Celsius for 5 minutes. Vortex and spin. Dilute to 10uM for PCR (20uL stock +180uL EB</w:t>
      </w:r>
      <w:proofErr w:type="gramStart"/>
      <w:r>
        <w:t>) ,</w:t>
      </w:r>
      <w:proofErr w:type="gramEnd"/>
      <w:r>
        <w:t xml:space="preserve"> 2.5uM for sequencing (5uL stock + 195uL EB).</w:t>
      </w:r>
    </w:p>
    <w:p w14:paraId="6892E485" w14:textId="639DE56D" w:rsidR="008A11C0" w:rsidRPr="008A11C0" w:rsidRDefault="008A11C0" w:rsidP="00DB7E83">
      <w:pPr>
        <w:pStyle w:val="Heading2"/>
      </w:pPr>
      <w:bookmarkStart w:id="4" w:name="_Toc57824321"/>
      <w:r w:rsidRPr="008A11C0">
        <w:t>PCR</w:t>
      </w:r>
      <w:r w:rsidR="00B00D2A">
        <w:t xml:space="preserve"> test for pPriM_lacZ</w:t>
      </w:r>
      <w:r w:rsidRPr="008A11C0">
        <w:t>:</w:t>
      </w:r>
      <w:bookmarkEnd w:id="4"/>
    </w:p>
    <w:p w14:paraId="04FCC505" w14:textId="0F16D15D" w:rsidR="00217CDC" w:rsidRPr="00217CDC" w:rsidRDefault="008A11C0" w:rsidP="00217CDC">
      <w:r>
        <w:t xml:space="preserve">Followed </w:t>
      </w:r>
      <w:r w:rsidR="00217CDC">
        <w:t>“PCR protocol new” protocol and “</w:t>
      </w:r>
      <w:proofErr w:type="spellStart"/>
      <w:r w:rsidR="00217CDC">
        <w:t>PCR_worksheet_PrimeStar</w:t>
      </w:r>
      <w:proofErr w:type="spellEnd"/>
      <w:r w:rsidR="00217CDC">
        <w:t xml:space="preserve">” </w:t>
      </w:r>
    </w:p>
    <w:p w14:paraId="65C6BFF3" w14:textId="7A480543" w:rsidR="00DB118A" w:rsidRDefault="00DB118A">
      <w:pPr>
        <w:jc w:val="left"/>
      </w:pPr>
      <w:r>
        <w:t>Samples to PCR</w:t>
      </w:r>
    </w:p>
    <w:tbl>
      <w:tblPr>
        <w:tblW w:w="935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112"/>
        <w:gridCol w:w="2612"/>
        <w:gridCol w:w="1973"/>
        <w:gridCol w:w="2277"/>
        <w:gridCol w:w="1376"/>
      </w:tblGrid>
      <w:tr w:rsidR="00DB118A" w14:paraId="7FEF22E5" w14:textId="77777777" w:rsidTr="00F25702">
        <w:trPr>
          <w:trHeight w:val="593"/>
        </w:trPr>
        <w:tc>
          <w:tcPr>
            <w:tcW w:w="1112" w:type="dxa"/>
          </w:tcPr>
          <w:p w14:paraId="14BEB7C1" w14:textId="77777777" w:rsidR="00DB118A" w:rsidRDefault="00DB118A" w:rsidP="00F25702">
            <w:pPr>
              <w:keepNext/>
            </w:pPr>
            <w:r>
              <w:t xml:space="preserve">Reaction Number </w:t>
            </w:r>
          </w:p>
        </w:tc>
        <w:tc>
          <w:tcPr>
            <w:tcW w:w="2612" w:type="dxa"/>
          </w:tcPr>
          <w:p w14:paraId="739C1EDB" w14:textId="77777777" w:rsidR="00DB118A" w:rsidRDefault="00DB118A" w:rsidP="00F25702">
            <w:pPr>
              <w:keepNext/>
            </w:pPr>
            <w:r>
              <w:t>Plasmid/Region</w:t>
            </w:r>
          </w:p>
        </w:tc>
        <w:tc>
          <w:tcPr>
            <w:tcW w:w="1973" w:type="dxa"/>
          </w:tcPr>
          <w:p w14:paraId="4758BD28" w14:textId="77777777" w:rsidR="00DB118A" w:rsidRDefault="00DB118A" w:rsidP="00F25702">
            <w:pPr>
              <w:keepNext/>
            </w:pPr>
            <w:r>
              <w:t>Source DNA</w:t>
            </w:r>
          </w:p>
        </w:tc>
        <w:tc>
          <w:tcPr>
            <w:tcW w:w="2277" w:type="dxa"/>
          </w:tcPr>
          <w:p w14:paraId="325D7C47" w14:textId="77777777" w:rsidR="00DB118A" w:rsidRDefault="00DB118A" w:rsidP="00F25702">
            <w:pPr>
              <w:keepNext/>
            </w:pPr>
            <w:r>
              <w:t>Primers</w:t>
            </w:r>
          </w:p>
        </w:tc>
        <w:tc>
          <w:tcPr>
            <w:tcW w:w="1376" w:type="dxa"/>
          </w:tcPr>
          <w:p w14:paraId="477573FA" w14:textId="77777777" w:rsidR="00DB118A" w:rsidRDefault="00DB118A" w:rsidP="00F25702">
            <w:pPr>
              <w:keepNext/>
            </w:pPr>
            <w:r>
              <w:t>Length (bps)</w:t>
            </w:r>
          </w:p>
        </w:tc>
      </w:tr>
      <w:tr w:rsidR="00DB118A" w14:paraId="025E1ECB" w14:textId="77777777" w:rsidTr="00F25702">
        <w:trPr>
          <w:trHeight w:val="20"/>
        </w:trPr>
        <w:tc>
          <w:tcPr>
            <w:tcW w:w="1112" w:type="dxa"/>
          </w:tcPr>
          <w:p w14:paraId="141AACAC" w14:textId="77777777" w:rsidR="00DB118A" w:rsidRDefault="00DB118A" w:rsidP="00F25702">
            <w:r>
              <w:t>1</w:t>
            </w:r>
          </w:p>
        </w:tc>
        <w:tc>
          <w:tcPr>
            <w:tcW w:w="2612" w:type="dxa"/>
          </w:tcPr>
          <w:p w14:paraId="5E5EF12A" w14:textId="31D5B58A" w:rsidR="00DB118A" w:rsidRDefault="00DB118A" w:rsidP="00F25702">
            <w:proofErr w:type="spellStart"/>
            <w:r>
              <w:t>pPriM</w:t>
            </w:r>
            <w:proofErr w:type="spellEnd"/>
            <w:r>
              <w:t xml:space="preserve"> +</w:t>
            </w:r>
            <w:proofErr w:type="spellStart"/>
            <w:r>
              <w:t>lacz</w:t>
            </w:r>
            <w:proofErr w:type="spellEnd"/>
          </w:p>
        </w:tc>
        <w:tc>
          <w:tcPr>
            <w:tcW w:w="1973" w:type="dxa"/>
          </w:tcPr>
          <w:p w14:paraId="7B56B850" w14:textId="77777777" w:rsidR="00DB118A" w:rsidRDefault="00DB118A" w:rsidP="00F25702">
            <w:r>
              <w:t>PkL61</w:t>
            </w:r>
          </w:p>
        </w:tc>
        <w:tc>
          <w:tcPr>
            <w:tcW w:w="2277" w:type="dxa"/>
          </w:tcPr>
          <w:p w14:paraId="48E9D005" w14:textId="77777777" w:rsidR="00DB118A" w:rsidRDefault="00DB118A" w:rsidP="00F25702">
            <w:r>
              <w:t>KROL351 and KROL352</w:t>
            </w:r>
          </w:p>
        </w:tc>
        <w:tc>
          <w:tcPr>
            <w:tcW w:w="1376" w:type="dxa"/>
          </w:tcPr>
          <w:p w14:paraId="4CDE2C81" w14:textId="77777777" w:rsidR="00DB118A" w:rsidRDefault="00DB118A" w:rsidP="00F25702">
            <w:r>
              <w:t>3,324</w:t>
            </w:r>
          </w:p>
        </w:tc>
      </w:tr>
      <w:tr w:rsidR="00DB118A" w14:paraId="0F2899B8" w14:textId="77777777" w:rsidTr="00F25702">
        <w:trPr>
          <w:trHeight w:val="20"/>
        </w:trPr>
        <w:tc>
          <w:tcPr>
            <w:tcW w:w="1112" w:type="dxa"/>
          </w:tcPr>
          <w:p w14:paraId="6FD0019F" w14:textId="77777777" w:rsidR="00DB118A" w:rsidRDefault="00DB118A" w:rsidP="00F25702">
            <w:r>
              <w:t>2</w:t>
            </w:r>
          </w:p>
        </w:tc>
        <w:tc>
          <w:tcPr>
            <w:tcW w:w="2612" w:type="dxa"/>
          </w:tcPr>
          <w:p w14:paraId="19DB3397" w14:textId="77777777" w:rsidR="00DB118A" w:rsidRDefault="00DB118A" w:rsidP="00F25702">
            <w:r>
              <w:t>+ control</w:t>
            </w:r>
          </w:p>
        </w:tc>
        <w:tc>
          <w:tcPr>
            <w:tcW w:w="1973" w:type="dxa"/>
          </w:tcPr>
          <w:p w14:paraId="0956F7F5" w14:textId="77777777" w:rsidR="00DB118A" w:rsidRDefault="00DB118A" w:rsidP="00F25702">
            <w:r>
              <w:t>LVS gDNA</w:t>
            </w:r>
          </w:p>
        </w:tc>
        <w:tc>
          <w:tcPr>
            <w:tcW w:w="2277" w:type="dxa"/>
          </w:tcPr>
          <w:p w14:paraId="68732C25" w14:textId="77777777" w:rsidR="00DB118A" w:rsidRDefault="00DB118A" w:rsidP="00F25702">
            <w:r>
              <w:t>KROL15, KROL16</w:t>
            </w:r>
          </w:p>
        </w:tc>
        <w:tc>
          <w:tcPr>
            <w:tcW w:w="1376" w:type="dxa"/>
          </w:tcPr>
          <w:p w14:paraId="257185D9" w14:textId="77777777" w:rsidR="00DB118A" w:rsidRDefault="00DB118A" w:rsidP="00F25702">
            <w:r>
              <w:t>441</w:t>
            </w:r>
          </w:p>
        </w:tc>
      </w:tr>
      <w:tr w:rsidR="00DB118A" w14:paraId="196D4C8D" w14:textId="77777777" w:rsidTr="00F25702">
        <w:trPr>
          <w:trHeight w:val="20"/>
        </w:trPr>
        <w:tc>
          <w:tcPr>
            <w:tcW w:w="1112" w:type="dxa"/>
          </w:tcPr>
          <w:p w14:paraId="239DF10D" w14:textId="77777777" w:rsidR="00DB118A" w:rsidRDefault="00DB118A" w:rsidP="00F25702">
            <w:r>
              <w:t>3</w:t>
            </w:r>
          </w:p>
        </w:tc>
        <w:tc>
          <w:tcPr>
            <w:tcW w:w="2612" w:type="dxa"/>
          </w:tcPr>
          <w:p w14:paraId="7D3544F4" w14:textId="77777777" w:rsidR="00DB118A" w:rsidRDefault="00DB118A" w:rsidP="00F25702">
            <w:r>
              <w:t>- control</w:t>
            </w:r>
          </w:p>
        </w:tc>
        <w:tc>
          <w:tcPr>
            <w:tcW w:w="1973" w:type="dxa"/>
          </w:tcPr>
          <w:p w14:paraId="7FA33E8C" w14:textId="77777777" w:rsidR="00DB118A" w:rsidRDefault="00DB118A" w:rsidP="00F25702">
            <w:r>
              <w:t>-</w:t>
            </w:r>
          </w:p>
        </w:tc>
        <w:tc>
          <w:tcPr>
            <w:tcW w:w="2277" w:type="dxa"/>
          </w:tcPr>
          <w:p w14:paraId="34A36F14" w14:textId="77777777" w:rsidR="00DB118A" w:rsidRDefault="00DB118A" w:rsidP="00F25702">
            <w:r>
              <w:t>KROL15, KROL16</w:t>
            </w:r>
          </w:p>
        </w:tc>
        <w:tc>
          <w:tcPr>
            <w:tcW w:w="1376" w:type="dxa"/>
          </w:tcPr>
          <w:p w14:paraId="7CE93398" w14:textId="77777777" w:rsidR="00DB118A" w:rsidRDefault="00DB118A" w:rsidP="00F25702">
            <w:r>
              <w:t>-</w:t>
            </w:r>
          </w:p>
        </w:tc>
      </w:tr>
    </w:tbl>
    <w:p w14:paraId="4B4E957A" w14:textId="5A450175" w:rsidR="001F62ED" w:rsidRDefault="001F62ED">
      <w:pPr>
        <w:jc w:val="left"/>
      </w:pPr>
    </w:p>
    <w:p w14:paraId="2455C467" w14:textId="57F37C49" w:rsidR="00DB118A" w:rsidRDefault="00DB118A">
      <w:pPr>
        <w:jc w:val="left"/>
      </w:pPr>
      <w:r>
        <w:t>PCR math</w:t>
      </w:r>
    </w:p>
    <w:tbl>
      <w:tblPr>
        <w:tblW w:w="10180" w:type="dxa"/>
        <w:tblLook w:val="04A0" w:firstRow="1" w:lastRow="0" w:firstColumn="1" w:lastColumn="0" w:noHBand="0" w:noVBand="1"/>
      </w:tblPr>
      <w:tblGrid>
        <w:gridCol w:w="3440"/>
        <w:gridCol w:w="2080"/>
        <w:gridCol w:w="2040"/>
        <w:gridCol w:w="1400"/>
        <w:gridCol w:w="1220"/>
      </w:tblGrid>
      <w:tr w:rsidR="00DB118A" w:rsidRPr="00DB118A" w14:paraId="44C7DC27" w14:textId="77777777" w:rsidTr="00DB118A">
        <w:trPr>
          <w:trHeight w:val="31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3130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reaction volu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7D9DA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D4ABF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97753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38164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B118A" w:rsidRPr="00DB118A" w14:paraId="0C6091C0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5A3B4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number of reactions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5FA91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8622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8B10C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D0C60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B118A" w:rsidRPr="00DB118A" w14:paraId="51DFD3C0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4222D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017BA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0C51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45FC9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B6C20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Factor</w:t>
            </w:r>
          </w:p>
        </w:tc>
      </w:tr>
      <w:tr w:rsidR="00DB118A" w:rsidRPr="00DB118A" w14:paraId="0CDE609B" w14:textId="77777777" w:rsidTr="00DB118A">
        <w:trPr>
          <w:trHeight w:val="31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B5B9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Component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4BC5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Stock concentration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945D1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Final concentration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84D5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 xml:space="preserve">1 </w:t>
            </w:r>
            <w:proofErr w:type="spellStart"/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rxn</w:t>
            </w:r>
            <w:proofErr w:type="spellEnd"/>
            <w:r w:rsidRPr="00DB118A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 xml:space="preserve"> volume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B404B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</w:t>
            </w:r>
          </w:p>
        </w:tc>
      </w:tr>
      <w:tr w:rsidR="00DB118A" w:rsidRPr="00DB118A" w14:paraId="6A04BD02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CC83D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diH2O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AB343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BE8C8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E1985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2.4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5ED7D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9.6</w:t>
            </w:r>
          </w:p>
        </w:tc>
      </w:tr>
      <w:tr w:rsidR="00DB118A" w:rsidRPr="00DB118A" w14:paraId="1213EAED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3E57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proofErr w:type="spell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PrimeSTAR</w:t>
            </w:r>
            <w:proofErr w:type="spellEnd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 GXL Buffer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61996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x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05ACC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x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80CA5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9C2D2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6</w:t>
            </w:r>
          </w:p>
        </w:tc>
      </w:tr>
      <w:tr w:rsidR="00DB118A" w:rsidRPr="00DB118A" w14:paraId="791246F2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84A8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NTPs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F30D9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5 mM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1C395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2 mM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9014C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39619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.4</w:t>
            </w:r>
          </w:p>
        </w:tc>
      </w:tr>
      <w:tr w:rsidR="00DB118A" w:rsidRPr="00DB118A" w14:paraId="5F68FFAB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BA8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ligo F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EC2A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10 </w:t>
            </w:r>
            <w:proofErr w:type="spellStart"/>
            <w:proofErr w:type="gram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  <w:proofErr w:type="gramEnd"/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BC00F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0.3 </w:t>
            </w:r>
            <w:proofErr w:type="spell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3A6CA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7B254B9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4</w:t>
            </w:r>
          </w:p>
        </w:tc>
      </w:tr>
      <w:tr w:rsidR="00DB118A" w:rsidRPr="00DB118A" w14:paraId="67C1D83A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52161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ligo R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E7368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10 </w:t>
            </w:r>
            <w:proofErr w:type="spellStart"/>
            <w:proofErr w:type="gram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  <w:proofErr w:type="gramEnd"/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E4F9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0.3 </w:t>
            </w:r>
            <w:proofErr w:type="spell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F785E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819904E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4</w:t>
            </w:r>
          </w:p>
        </w:tc>
      </w:tr>
      <w:tr w:rsidR="00DB118A" w:rsidRPr="00DB118A" w14:paraId="044B62A1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10563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emplate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8520C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0 ng/ul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08134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 ng/u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9A8D8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53F3119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6</w:t>
            </w:r>
          </w:p>
        </w:tc>
      </w:tr>
      <w:tr w:rsidR="00DB118A" w:rsidRPr="00DB118A" w14:paraId="360AB57F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36618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proofErr w:type="spellStart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PrimeSTAR</w:t>
            </w:r>
            <w:proofErr w:type="spellEnd"/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 GXL DNA Polymerase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09BFC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25 U/ul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CD049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025 U/u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F7423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7209A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  <w:highlight w:val="yellow"/>
              </w:rPr>
              <w:t>1.6</w:t>
            </w:r>
          </w:p>
        </w:tc>
      </w:tr>
      <w:tr w:rsidR="00DB118A" w:rsidRPr="00DB118A" w14:paraId="74D745A4" w14:textId="77777777" w:rsidTr="00DB118A">
        <w:trPr>
          <w:trHeight w:val="315"/>
        </w:trPr>
        <w:tc>
          <w:tcPr>
            <w:tcW w:w="3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1A539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C5E9E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67DE2" w14:textId="77777777" w:rsidR="00DB118A" w:rsidRPr="00DB118A" w:rsidRDefault="00DB118A" w:rsidP="00DB118A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volume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82091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62FDE" w14:textId="77777777" w:rsidR="00DB118A" w:rsidRPr="00DB118A" w:rsidRDefault="00DB118A" w:rsidP="00DB118A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DB118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0</w:t>
            </w:r>
          </w:p>
        </w:tc>
      </w:tr>
    </w:tbl>
    <w:p w14:paraId="50428756" w14:textId="77777777" w:rsidR="00DB118A" w:rsidRDefault="00DB118A">
      <w:pPr>
        <w:jc w:val="left"/>
      </w:pPr>
    </w:p>
    <w:p w14:paraId="46BABAEF" w14:textId="5BDCDA61" w:rsidR="00DB118A" w:rsidRDefault="00DB118A">
      <w:pPr>
        <w:jc w:val="left"/>
      </w:pPr>
      <w:r>
        <w:lastRenderedPageBreak/>
        <w:t>**</w:t>
      </w:r>
      <w:proofErr w:type="gramStart"/>
      <w:r>
        <w:t>Don’t</w:t>
      </w:r>
      <w:proofErr w:type="gramEnd"/>
      <w:r>
        <w:t xml:space="preserve"> add highlighted wells to master mix, add individually***</w:t>
      </w:r>
      <w:r w:rsidR="00ED15B7">
        <w:t xml:space="preserve"> --add 18uL MM to wells</w:t>
      </w:r>
    </w:p>
    <w:p w14:paraId="42B29707" w14:textId="3B777F4F" w:rsidR="0054089D" w:rsidRDefault="008A11C0">
      <w:pPr>
        <w:jc w:val="left"/>
      </w:pPr>
      <w:r>
        <w:t xml:space="preserve">PCR protocol name </w:t>
      </w:r>
      <w:r w:rsidR="00201CBE">
        <w:t xml:space="preserve">STN1: --edited, 68 degrees step 3:30 minutes (b/c insert is ~3.5kb) </w:t>
      </w:r>
    </w:p>
    <w:p w14:paraId="725BC513" w14:textId="77777777" w:rsidR="00B00D2A" w:rsidRDefault="00B00D2A">
      <w:pPr>
        <w:jc w:val="left"/>
      </w:pPr>
    </w:p>
    <w:p w14:paraId="4C2F240C" w14:textId="2F737B9F" w:rsidR="0054089D" w:rsidRPr="00B00D2A" w:rsidRDefault="0054089D" w:rsidP="00B00D2A">
      <w:pPr>
        <w:rPr>
          <w:b/>
          <w:bCs/>
          <w:sz w:val="28"/>
          <w:szCs w:val="28"/>
        </w:rPr>
      </w:pPr>
      <w:r w:rsidRPr="00B00D2A">
        <w:rPr>
          <w:b/>
          <w:bCs/>
          <w:sz w:val="28"/>
          <w:szCs w:val="28"/>
        </w:rPr>
        <w:t>Wednesday, November 4, 2020</w:t>
      </w:r>
    </w:p>
    <w:p w14:paraId="4786BCBF" w14:textId="77777777" w:rsidR="0054089D" w:rsidRPr="007B216F" w:rsidRDefault="0054089D" w:rsidP="0054089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703C3CE" w14:textId="5C27E276" w:rsidR="0054089D" w:rsidRDefault="0054089D" w:rsidP="0054089D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 w:rsidRPr="0054089D">
        <w:rPr>
          <w:strike/>
          <w:sz w:val="18"/>
          <w:szCs w:val="18"/>
        </w:rPr>
        <w:t>Get access key Wednesday</w:t>
      </w:r>
    </w:p>
    <w:p w14:paraId="0127BCDC" w14:textId="2D3D82D1" w:rsidR="0054089D" w:rsidRDefault="0054089D" w:rsidP="0054089D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Run gel of PCR from yesterday</w:t>
      </w:r>
    </w:p>
    <w:p w14:paraId="2BD05655" w14:textId="0F75F054" w:rsidR="0054089D" w:rsidRDefault="0054089D" w:rsidP="0054089D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 w:rsidRPr="00EA1EED">
        <w:rPr>
          <w:strike/>
          <w:sz w:val="18"/>
          <w:szCs w:val="18"/>
        </w:rPr>
        <w:t>Make new PCR 100uL</w:t>
      </w:r>
    </w:p>
    <w:p w14:paraId="3A91774B" w14:textId="7E777AF9" w:rsidR="00EA1EED" w:rsidRPr="000E4C16" w:rsidRDefault="00EA1EED" w:rsidP="0054089D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 w:rsidRPr="000E4C16">
        <w:rPr>
          <w:strike/>
          <w:sz w:val="18"/>
          <w:szCs w:val="18"/>
        </w:rPr>
        <w:t>Gel clean-up and digest</w:t>
      </w:r>
    </w:p>
    <w:p w14:paraId="03E7EC53" w14:textId="77FD2932" w:rsidR="00B00D2A" w:rsidRPr="003D11BD" w:rsidRDefault="00B00D2A" w:rsidP="00DB7E83">
      <w:pPr>
        <w:pStyle w:val="Heading2"/>
      </w:pPr>
      <w:bookmarkStart w:id="5" w:name="_Toc57824322"/>
      <w:r w:rsidRPr="003D11BD">
        <w:t>Gel electrophoresis</w:t>
      </w:r>
      <w:r w:rsidR="00A11DF3">
        <w:t xml:space="preserve"> on test PCR</w:t>
      </w:r>
      <w:r w:rsidRPr="003D11BD">
        <w:t>:</w:t>
      </w:r>
      <w:bookmarkEnd w:id="5"/>
    </w:p>
    <w:p w14:paraId="7361CF24" w14:textId="77777777" w:rsidR="00B00D2A" w:rsidRPr="00A723D6" w:rsidRDefault="00B00D2A" w:rsidP="00B00D2A">
      <w:r>
        <w:t xml:space="preserve">1%agarose gel (6uL </w:t>
      </w:r>
      <w:proofErr w:type="spellStart"/>
      <w:r>
        <w:t>sybr</w:t>
      </w:r>
      <w:proofErr w:type="spellEnd"/>
      <w:r>
        <w:t xml:space="preserve"> safe): 20uL of samples 4uL loading dye (total/5), 10uL ladder, ~115 volts 30 minutes</w:t>
      </w:r>
    </w:p>
    <w:p w14:paraId="437971E1" w14:textId="239387B1" w:rsidR="0054089D" w:rsidRDefault="009E134F" w:rsidP="0054089D">
      <w:pPr>
        <w:rPr>
          <w:b/>
          <w:u w:val="single"/>
        </w:rPr>
      </w:pP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0D32B11" wp14:editId="750DCBAB">
                <wp:simplePos x="0" y="0"/>
                <wp:positionH relativeFrom="column">
                  <wp:posOffset>380999</wp:posOffset>
                </wp:positionH>
                <wp:positionV relativeFrom="paragraph">
                  <wp:posOffset>294004</wp:posOffset>
                </wp:positionV>
                <wp:extent cx="2360930" cy="1404620"/>
                <wp:effectExtent l="0" t="476250" r="0" b="483235"/>
                <wp:wrapNone/>
                <wp:docPr id="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42FD5D" w14:textId="77777777" w:rsidR="009D66F4" w:rsidRPr="00031918" w:rsidRDefault="009D66F4" w:rsidP="00031918">
                            <w:r w:rsidRPr="00031918"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0D32B1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0pt;margin-top:23.15pt;width:185.9pt;height:110.6pt;rotation:-1833450fd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" filled="f" stroked="f">
                <v:textbox style="mso-fit-shape-to-text:t">
                  <w:txbxContent>
                    <w:p w14:paraId="6F42FD5D" w14:textId="77777777" w:rsidR="009D66F4" w:rsidRPr="00031918" w:rsidRDefault="009D66F4" w:rsidP="00031918">
                      <w:r w:rsidRPr="00031918"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 w:rsidR="0054089D">
        <w:rPr>
          <w:b/>
          <w:u w:val="single"/>
        </w:rPr>
        <w:t>Results and Data:</w:t>
      </w:r>
    </w:p>
    <w:p w14:paraId="1B8A622C" w14:textId="283565EA" w:rsidR="00F04219" w:rsidRDefault="00031918" w:rsidP="00B00D2A"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0AB3C896" wp14:editId="0229B312">
                <wp:simplePos x="0" y="0"/>
                <wp:positionH relativeFrom="column">
                  <wp:posOffset>1657350</wp:posOffset>
                </wp:positionH>
                <wp:positionV relativeFrom="paragraph">
                  <wp:posOffset>89535</wp:posOffset>
                </wp:positionV>
                <wp:extent cx="2360930" cy="1404620"/>
                <wp:effectExtent l="0" t="476250" r="0" b="483235"/>
                <wp:wrapNone/>
                <wp:docPr id="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25FF0E" w14:textId="3AD104DC" w:rsidR="009D66F4" w:rsidRPr="00031918" w:rsidRDefault="009D66F4" w:rsidP="00031918">
                            <w: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B3C896" id="_x0000_s1027" type="#_x0000_t202" style="position:absolute;left:0;text-align:left;margin-left:130.5pt;margin-top:7.05pt;width:185.9pt;height:110.6pt;rotation:-1833450fd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" filled="f" stroked="f">
                <v:textbox style="mso-fit-shape-to-text:t">
                  <w:txbxContent>
                    <w:p w14:paraId="3125FF0E" w14:textId="3AD104DC" w:rsidR="009D66F4" w:rsidRPr="00031918" w:rsidRDefault="009D66F4" w:rsidP="00031918">
                      <w:r>
                        <w:t>Negative control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6C3BE357" wp14:editId="1BA089E6">
                <wp:simplePos x="0" y="0"/>
                <wp:positionH relativeFrom="column">
                  <wp:posOffset>1207770</wp:posOffset>
                </wp:positionH>
                <wp:positionV relativeFrom="paragraph">
                  <wp:posOffset>92075</wp:posOffset>
                </wp:positionV>
                <wp:extent cx="2360930" cy="1404620"/>
                <wp:effectExtent l="0" t="476250" r="0" b="483235"/>
                <wp:wrapNone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998400" w14:textId="5CF153BA" w:rsidR="009D66F4" w:rsidRPr="00031918" w:rsidRDefault="009D66F4" w:rsidP="00031918">
                            <w:r>
                              <w:t>LVS gD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3BE357" id="_x0000_s1028" type="#_x0000_t202" style="position:absolute;left:0;text-align:left;margin-left:95.1pt;margin-top:7.25pt;width:185.9pt;height:110.6pt;rotation:-1833450fd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" filled="f" stroked="f">
                <v:textbox style="mso-fit-shape-to-text:t">
                  <w:txbxContent>
                    <w:p w14:paraId="48998400" w14:textId="5CF153BA" w:rsidR="009D66F4" w:rsidRPr="00031918" w:rsidRDefault="009D66F4" w:rsidP="00031918">
                      <w:r>
                        <w:t>LVS gDNA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047AA645" wp14:editId="473DBB10">
                <wp:simplePos x="0" y="0"/>
                <wp:positionH relativeFrom="column">
                  <wp:posOffset>788670</wp:posOffset>
                </wp:positionH>
                <wp:positionV relativeFrom="paragraph">
                  <wp:posOffset>44450</wp:posOffset>
                </wp:positionV>
                <wp:extent cx="2360930" cy="1404620"/>
                <wp:effectExtent l="0" t="476250" r="0" b="483235"/>
                <wp:wrapNone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379A1F" w14:textId="160BBD42" w:rsidR="009D66F4" w:rsidRPr="00031918" w:rsidRDefault="009D66F4" w:rsidP="00031918">
                            <w:r>
                              <w:t>pPriM_lacZ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7AA645" id="_x0000_s1029" type="#_x0000_t202" style="position:absolute;left:0;text-align:left;margin-left:62.1pt;margin-top:3.5pt;width:185.9pt;height:110.6pt;rotation:-1833450fd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" filled="f" stroked="f">
                <v:textbox style="mso-fit-shape-to-text:t">
                  <w:txbxContent>
                    <w:p w14:paraId="74379A1F" w14:textId="160BBD42" w:rsidR="009D66F4" w:rsidRPr="00031918" w:rsidRDefault="009D66F4" w:rsidP="00031918">
                      <w:r>
                        <w:t>pPriM_lacZ</w:t>
                      </w:r>
                    </w:p>
                  </w:txbxContent>
                </v:textbox>
              </v:shape>
            </w:pict>
          </mc:Fallback>
        </mc:AlternateContent>
      </w:r>
      <w:r w:rsidR="00F04219">
        <w:rPr>
          <w:noProof/>
        </w:rPr>
        <w:drawing>
          <wp:inline distT="0" distB="0" distL="0" distR="0" wp14:anchorId="31354092" wp14:editId="67251450">
            <wp:extent cx="2943225" cy="3303270"/>
            <wp:effectExtent l="76200" t="76200" r="85725" b="68580"/>
            <wp:docPr id="3" name="Picture 3" descr="A picture containing indoor, sitting, refrigerator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indoor, sitting, refrigerator, table&#10;&#10;Description automatically generated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03" t="8203" r="21280"/>
                    <a:stretch/>
                  </pic:blipFill>
                  <pic:spPr bwMode="auto">
                    <a:xfrm rot="154317">
                      <a:off x="0" y="0"/>
                      <a:ext cx="2944209" cy="33043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0FFE7F" w14:textId="08945414" w:rsidR="00F04219" w:rsidRPr="0045174A" w:rsidRDefault="00F04219" w:rsidP="00DB7E83">
      <w:pPr>
        <w:pStyle w:val="Heading2"/>
      </w:pPr>
      <w:bookmarkStart w:id="6" w:name="_Toc57824323"/>
      <w:r w:rsidRPr="0045174A">
        <w:rPr>
          <w:rStyle w:val="Heading2Char"/>
        </w:rPr>
        <w:t xml:space="preserve">Figure </w:t>
      </w:r>
      <w:r w:rsidR="00692127" w:rsidRPr="0045174A">
        <w:rPr>
          <w:rStyle w:val="Heading2Char"/>
        </w:rPr>
        <w:fldChar w:fldCharType="begin"/>
      </w:r>
      <w:r w:rsidR="00692127" w:rsidRPr="0045174A">
        <w:rPr>
          <w:rStyle w:val="Heading2Char"/>
        </w:rPr>
        <w:instrText xml:space="preserve"> SEQ Figure \* ARABIC </w:instrText>
      </w:r>
      <w:r w:rsidR="00692127" w:rsidRPr="0045174A">
        <w:rPr>
          <w:rStyle w:val="Heading2Char"/>
        </w:rPr>
        <w:fldChar w:fldCharType="separate"/>
      </w:r>
      <w:r w:rsidR="00EE3ABD">
        <w:rPr>
          <w:rStyle w:val="Heading2Char"/>
          <w:noProof/>
        </w:rPr>
        <w:t>2</w:t>
      </w:r>
      <w:r w:rsidR="00692127" w:rsidRPr="0045174A">
        <w:rPr>
          <w:rStyle w:val="Heading2Char"/>
        </w:rPr>
        <w:fldChar w:fldCharType="end"/>
      </w:r>
      <w:r w:rsidRPr="0045174A">
        <w:t xml:space="preserve">. Gel of </w:t>
      </w:r>
      <w:proofErr w:type="spellStart"/>
      <w:r w:rsidRPr="0045174A">
        <w:t>pPriM-lacz</w:t>
      </w:r>
      <w:proofErr w:type="spellEnd"/>
      <w:r w:rsidRPr="0045174A">
        <w:t xml:space="preserve"> PCR. Lane 1 ladder, lane 2 </w:t>
      </w:r>
      <w:proofErr w:type="spellStart"/>
      <w:r w:rsidRPr="0045174A">
        <w:t>pPriM-lacz</w:t>
      </w:r>
      <w:proofErr w:type="spellEnd"/>
      <w:r w:rsidRPr="0045174A">
        <w:t>, lane 3 positive control</w:t>
      </w:r>
      <w:r w:rsidR="003D11BD" w:rsidRPr="0045174A">
        <w:t xml:space="preserve"> LVS gDNA</w:t>
      </w:r>
      <w:r w:rsidRPr="0045174A">
        <w:t>, lane 4 negative control</w:t>
      </w:r>
      <w:r w:rsidR="003D11BD" w:rsidRPr="0045174A">
        <w:t xml:space="preserve"> (no DNA).</w:t>
      </w:r>
      <w:bookmarkEnd w:id="6"/>
    </w:p>
    <w:p w14:paraId="1CF08276" w14:textId="77777777" w:rsidR="00B00D2A" w:rsidRDefault="00B00D2A" w:rsidP="00DB7E83">
      <w:pPr>
        <w:pStyle w:val="Heading2"/>
      </w:pPr>
    </w:p>
    <w:p w14:paraId="6F6EACD3" w14:textId="7E033212" w:rsidR="003D11BD" w:rsidRPr="003D11BD" w:rsidRDefault="00A11DF3" w:rsidP="00DB7E83">
      <w:pPr>
        <w:pStyle w:val="Heading2"/>
      </w:pPr>
      <w:bookmarkStart w:id="7" w:name="_Toc57824324"/>
      <w:r>
        <w:t xml:space="preserve">100uL </w:t>
      </w:r>
      <w:r w:rsidR="003D11BD" w:rsidRPr="003D11BD">
        <w:t>PCR</w:t>
      </w:r>
      <w:r w:rsidR="00B00D2A">
        <w:t xml:space="preserve"> of pPriM_lacZ</w:t>
      </w:r>
      <w:r w:rsidR="003D11BD">
        <w:t>:</w:t>
      </w:r>
      <w:bookmarkEnd w:id="7"/>
    </w:p>
    <w:p w14:paraId="73A3592F" w14:textId="5D522E69" w:rsidR="00217CDC" w:rsidRPr="00217CDC" w:rsidRDefault="00217CDC" w:rsidP="00217CDC">
      <w:r>
        <w:t>“PCR protocol new” protocol and “</w:t>
      </w:r>
      <w:proofErr w:type="spellStart"/>
      <w:r>
        <w:t>PCR_worksheet_PrimeStar</w:t>
      </w:r>
      <w:proofErr w:type="spellEnd"/>
      <w:r>
        <w:t xml:space="preserve">” </w:t>
      </w:r>
    </w:p>
    <w:p w14:paraId="2512AD0A" w14:textId="6C0463F4" w:rsidR="0054089D" w:rsidRDefault="0054089D" w:rsidP="0054089D">
      <w:pPr>
        <w:jc w:val="left"/>
      </w:pPr>
      <w:r>
        <w:lastRenderedPageBreak/>
        <w:t>Samples to PCR</w:t>
      </w:r>
    </w:p>
    <w:tbl>
      <w:tblPr>
        <w:tblW w:w="935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112"/>
        <w:gridCol w:w="2612"/>
        <w:gridCol w:w="1973"/>
        <w:gridCol w:w="2277"/>
        <w:gridCol w:w="1376"/>
      </w:tblGrid>
      <w:tr w:rsidR="0054089D" w14:paraId="0905A283" w14:textId="77777777" w:rsidTr="00F25702">
        <w:trPr>
          <w:trHeight w:val="593"/>
        </w:trPr>
        <w:tc>
          <w:tcPr>
            <w:tcW w:w="1112" w:type="dxa"/>
          </w:tcPr>
          <w:p w14:paraId="58852C7A" w14:textId="77777777" w:rsidR="0054089D" w:rsidRDefault="0054089D" w:rsidP="00F25702">
            <w:pPr>
              <w:keepNext/>
            </w:pPr>
            <w:r>
              <w:t xml:space="preserve">Reaction Number </w:t>
            </w:r>
          </w:p>
        </w:tc>
        <w:tc>
          <w:tcPr>
            <w:tcW w:w="2612" w:type="dxa"/>
          </w:tcPr>
          <w:p w14:paraId="080827FB" w14:textId="77777777" w:rsidR="0054089D" w:rsidRDefault="0054089D" w:rsidP="00F25702">
            <w:pPr>
              <w:keepNext/>
            </w:pPr>
            <w:r>
              <w:t>Plasmid/Region</w:t>
            </w:r>
          </w:p>
        </w:tc>
        <w:tc>
          <w:tcPr>
            <w:tcW w:w="1973" w:type="dxa"/>
          </w:tcPr>
          <w:p w14:paraId="3BF26BA0" w14:textId="77777777" w:rsidR="0054089D" w:rsidRDefault="0054089D" w:rsidP="00F25702">
            <w:pPr>
              <w:keepNext/>
            </w:pPr>
            <w:r>
              <w:t>Source DNA</w:t>
            </w:r>
          </w:p>
        </w:tc>
        <w:tc>
          <w:tcPr>
            <w:tcW w:w="2277" w:type="dxa"/>
          </w:tcPr>
          <w:p w14:paraId="5E17AFBE" w14:textId="77777777" w:rsidR="0054089D" w:rsidRDefault="0054089D" w:rsidP="00F25702">
            <w:pPr>
              <w:keepNext/>
            </w:pPr>
            <w:r>
              <w:t>Primers</w:t>
            </w:r>
          </w:p>
        </w:tc>
        <w:tc>
          <w:tcPr>
            <w:tcW w:w="1376" w:type="dxa"/>
          </w:tcPr>
          <w:p w14:paraId="4DBDE4F6" w14:textId="77777777" w:rsidR="0054089D" w:rsidRDefault="0054089D" w:rsidP="00F25702">
            <w:pPr>
              <w:keepNext/>
            </w:pPr>
            <w:r>
              <w:t>Length (bps)</w:t>
            </w:r>
          </w:p>
        </w:tc>
      </w:tr>
      <w:tr w:rsidR="0054089D" w14:paraId="23372076" w14:textId="77777777" w:rsidTr="00F25702">
        <w:trPr>
          <w:trHeight w:val="20"/>
        </w:trPr>
        <w:tc>
          <w:tcPr>
            <w:tcW w:w="1112" w:type="dxa"/>
          </w:tcPr>
          <w:p w14:paraId="383839B5" w14:textId="77777777" w:rsidR="0054089D" w:rsidRDefault="0054089D" w:rsidP="00F25702">
            <w:r>
              <w:t>1</w:t>
            </w:r>
          </w:p>
        </w:tc>
        <w:tc>
          <w:tcPr>
            <w:tcW w:w="2612" w:type="dxa"/>
          </w:tcPr>
          <w:p w14:paraId="600A9E7B" w14:textId="77777777" w:rsidR="0054089D" w:rsidRDefault="0054089D" w:rsidP="00F25702">
            <w:proofErr w:type="spellStart"/>
            <w:r>
              <w:t>pPriM</w:t>
            </w:r>
            <w:proofErr w:type="spellEnd"/>
            <w:r>
              <w:t xml:space="preserve"> +</w:t>
            </w:r>
            <w:proofErr w:type="spellStart"/>
            <w:r>
              <w:t>lacz</w:t>
            </w:r>
            <w:proofErr w:type="spellEnd"/>
          </w:p>
        </w:tc>
        <w:tc>
          <w:tcPr>
            <w:tcW w:w="1973" w:type="dxa"/>
          </w:tcPr>
          <w:p w14:paraId="126ECAB3" w14:textId="77777777" w:rsidR="0054089D" w:rsidRDefault="0054089D" w:rsidP="00F25702">
            <w:r>
              <w:t>PkL61</w:t>
            </w:r>
          </w:p>
        </w:tc>
        <w:tc>
          <w:tcPr>
            <w:tcW w:w="2277" w:type="dxa"/>
          </w:tcPr>
          <w:p w14:paraId="3F62EBBA" w14:textId="77777777" w:rsidR="0054089D" w:rsidRDefault="0054089D" w:rsidP="00F25702">
            <w:r>
              <w:t>KROL351 and KROL352</w:t>
            </w:r>
          </w:p>
        </w:tc>
        <w:tc>
          <w:tcPr>
            <w:tcW w:w="1376" w:type="dxa"/>
          </w:tcPr>
          <w:p w14:paraId="50FA08F9" w14:textId="77777777" w:rsidR="0054089D" w:rsidRDefault="0054089D" w:rsidP="00F25702">
            <w:r>
              <w:t>3,324</w:t>
            </w:r>
          </w:p>
        </w:tc>
      </w:tr>
      <w:tr w:rsidR="0054089D" w14:paraId="271A5177" w14:textId="77777777" w:rsidTr="00F25702">
        <w:trPr>
          <w:trHeight w:val="20"/>
        </w:trPr>
        <w:tc>
          <w:tcPr>
            <w:tcW w:w="1112" w:type="dxa"/>
          </w:tcPr>
          <w:p w14:paraId="78AFABF9" w14:textId="0F2B858A" w:rsidR="0054089D" w:rsidRDefault="0054089D" w:rsidP="00F25702">
            <w:r>
              <w:t>2</w:t>
            </w:r>
          </w:p>
        </w:tc>
        <w:tc>
          <w:tcPr>
            <w:tcW w:w="2612" w:type="dxa"/>
          </w:tcPr>
          <w:p w14:paraId="066577E8" w14:textId="77777777" w:rsidR="0054089D" w:rsidRDefault="0054089D" w:rsidP="00F25702">
            <w:r>
              <w:t>- control</w:t>
            </w:r>
          </w:p>
        </w:tc>
        <w:tc>
          <w:tcPr>
            <w:tcW w:w="1973" w:type="dxa"/>
          </w:tcPr>
          <w:p w14:paraId="7DB5A9E9" w14:textId="77777777" w:rsidR="0054089D" w:rsidRDefault="0054089D" w:rsidP="00F25702">
            <w:r>
              <w:t>-</w:t>
            </w:r>
          </w:p>
        </w:tc>
        <w:tc>
          <w:tcPr>
            <w:tcW w:w="2277" w:type="dxa"/>
          </w:tcPr>
          <w:p w14:paraId="3D445D69" w14:textId="77777777" w:rsidR="0054089D" w:rsidRDefault="0054089D" w:rsidP="00F25702">
            <w:r>
              <w:t>KROL15, KROL16</w:t>
            </w:r>
          </w:p>
        </w:tc>
        <w:tc>
          <w:tcPr>
            <w:tcW w:w="1376" w:type="dxa"/>
          </w:tcPr>
          <w:p w14:paraId="02C0521A" w14:textId="77777777" w:rsidR="0054089D" w:rsidRDefault="0054089D" w:rsidP="00F25702">
            <w:r>
              <w:t>-</w:t>
            </w:r>
          </w:p>
        </w:tc>
      </w:tr>
    </w:tbl>
    <w:p w14:paraId="37B4078B" w14:textId="01B8C3B6" w:rsidR="0054089D" w:rsidRDefault="0054089D" w:rsidP="0054089D">
      <w:pPr>
        <w:jc w:val="left"/>
      </w:pPr>
    </w:p>
    <w:p w14:paraId="10922AA7" w14:textId="7F7B82F8" w:rsidR="0054089D" w:rsidRDefault="0054089D" w:rsidP="0054089D">
      <w:pPr>
        <w:jc w:val="left"/>
      </w:pPr>
      <w:r>
        <w:t>PCR math</w:t>
      </w:r>
    </w:p>
    <w:tbl>
      <w:tblPr>
        <w:tblW w:w="10180" w:type="dxa"/>
        <w:tblLook w:val="04A0" w:firstRow="1" w:lastRow="0" w:firstColumn="1" w:lastColumn="0" w:noHBand="0" w:noVBand="1"/>
      </w:tblPr>
      <w:tblGrid>
        <w:gridCol w:w="3440"/>
        <w:gridCol w:w="2080"/>
        <w:gridCol w:w="2040"/>
        <w:gridCol w:w="1400"/>
        <w:gridCol w:w="1220"/>
      </w:tblGrid>
      <w:tr w:rsidR="0054089D" w:rsidRPr="0054089D" w14:paraId="73C80CE0" w14:textId="77777777" w:rsidTr="0054089D">
        <w:trPr>
          <w:trHeight w:val="31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FDDE5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reaction volu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07D19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BF8EE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99BEE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FA84A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4089D" w:rsidRPr="0054089D" w14:paraId="508C16E2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E017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number of reactions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BAFCA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C5A0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18508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97221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4089D" w:rsidRPr="0054089D" w14:paraId="3A33D3EC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AD1A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B7F7B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684FF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91975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269DC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Factor</w:t>
            </w:r>
          </w:p>
        </w:tc>
      </w:tr>
      <w:tr w:rsidR="0054089D" w:rsidRPr="0054089D" w14:paraId="1D7501C4" w14:textId="77777777" w:rsidTr="0054089D">
        <w:trPr>
          <w:trHeight w:val="31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5C4A5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Component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5EBD3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Stock concentration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4B720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Final concentration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20652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 xml:space="preserve">1 </w:t>
            </w:r>
            <w:proofErr w:type="spellStart"/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rxn</w:t>
            </w:r>
            <w:proofErr w:type="spellEnd"/>
            <w:r w:rsidRPr="0054089D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 xml:space="preserve"> volume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92B0B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5</w:t>
            </w:r>
          </w:p>
        </w:tc>
      </w:tr>
      <w:tr w:rsidR="0054089D" w:rsidRPr="0054089D" w14:paraId="370BAF37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17B98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diH2O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F4351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6771B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42A3E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5416C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5</w:t>
            </w:r>
          </w:p>
        </w:tc>
      </w:tr>
      <w:tr w:rsidR="0054089D" w:rsidRPr="0054089D" w14:paraId="733516E0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DA8CC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proofErr w:type="spell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PrimeSTAR</w:t>
            </w:r>
            <w:proofErr w:type="spellEnd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 GXL Buffer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16F73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x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8AB5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x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F2C60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64AED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0</w:t>
            </w:r>
          </w:p>
        </w:tc>
      </w:tr>
      <w:tr w:rsidR="0054089D" w:rsidRPr="0054089D" w14:paraId="190C7490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B72BB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NTPs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D4460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5 mM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50BEB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2 mM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6DF5B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38D9D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</w:t>
            </w:r>
          </w:p>
        </w:tc>
      </w:tr>
      <w:tr w:rsidR="0054089D" w:rsidRPr="0054089D" w14:paraId="3AA31622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07874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ligo F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9C032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10 </w:t>
            </w:r>
            <w:proofErr w:type="spellStart"/>
            <w:proofErr w:type="gram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  <w:proofErr w:type="gramEnd"/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F3800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0.3 </w:t>
            </w:r>
            <w:proofErr w:type="spell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418F6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E81B6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.5</w:t>
            </w:r>
          </w:p>
        </w:tc>
      </w:tr>
      <w:tr w:rsidR="0054089D" w:rsidRPr="0054089D" w14:paraId="3C76ACDE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4E94D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ligo R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6E55E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10 </w:t>
            </w:r>
            <w:proofErr w:type="spellStart"/>
            <w:proofErr w:type="gram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  <w:proofErr w:type="gramEnd"/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A4269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0.3 </w:t>
            </w:r>
            <w:proofErr w:type="spell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M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261FA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597A1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.5</w:t>
            </w:r>
          </w:p>
        </w:tc>
      </w:tr>
      <w:tr w:rsidR="0054089D" w:rsidRPr="0054089D" w14:paraId="45A0CA0B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28F06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emplate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5B2DF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0 ng/ul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BD8C0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 ng/u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6F906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C024B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  <w:highlight w:val="yellow"/>
              </w:rPr>
              <w:t>5</w:t>
            </w:r>
          </w:p>
        </w:tc>
      </w:tr>
      <w:tr w:rsidR="0054089D" w:rsidRPr="0054089D" w14:paraId="193BA4D3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3D6D2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proofErr w:type="spellStart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PrimeSTAR</w:t>
            </w:r>
            <w:proofErr w:type="spellEnd"/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 xml:space="preserve"> GXL DNA Polymerase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5136D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25 U/ul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70DF7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025 U/ul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FC6F8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11D3F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</w:t>
            </w:r>
          </w:p>
        </w:tc>
      </w:tr>
      <w:tr w:rsidR="0054089D" w:rsidRPr="0054089D" w14:paraId="7D95F4B7" w14:textId="77777777" w:rsidTr="0054089D">
        <w:trPr>
          <w:trHeight w:val="315"/>
        </w:trPr>
        <w:tc>
          <w:tcPr>
            <w:tcW w:w="3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EE934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52C5C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38F4D" w14:textId="77777777" w:rsidR="0054089D" w:rsidRPr="0054089D" w:rsidRDefault="0054089D" w:rsidP="0054089D">
            <w:pPr>
              <w:spacing w:after="0" w:line="240" w:lineRule="auto"/>
              <w:jc w:val="lef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Total volume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D5A8F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7F4C5" w14:textId="77777777" w:rsidR="0054089D" w:rsidRPr="0054089D" w:rsidRDefault="0054089D" w:rsidP="005408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54089D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50</w:t>
            </w:r>
          </w:p>
        </w:tc>
      </w:tr>
    </w:tbl>
    <w:p w14:paraId="1F1F272E" w14:textId="77777777" w:rsidR="0054089D" w:rsidRDefault="0054089D" w:rsidP="0054089D">
      <w:pPr>
        <w:jc w:val="left"/>
      </w:pPr>
    </w:p>
    <w:p w14:paraId="092EE369" w14:textId="19A3C431" w:rsidR="0054089D" w:rsidRDefault="0054089D" w:rsidP="0054089D">
      <w:pPr>
        <w:jc w:val="left"/>
      </w:pPr>
      <w:r>
        <w:t>**</w:t>
      </w:r>
      <w:proofErr w:type="gramStart"/>
      <w:r>
        <w:t>Don’t</w:t>
      </w:r>
      <w:proofErr w:type="gramEnd"/>
      <w:r>
        <w:t xml:space="preserve"> add highlighted wells to master mix, add individually*** --add 98uL MM to wells +2ul either template or water</w:t>
      </w:r>
    </w:p>
    <w:p w14:paraId="30A65454" w14:textId="77777777" w:rsidR="0045174A" w:rsidRDefault="0045174A" w:rsidP="0045174A">
      <w:pPr>
        <w:jc w:val="left"/>
      </w:pPr>
      <w:r>
        <w:t xml:space="preserve">PCR protocol name STN1: --edited, 68 degrees step 3:30 minutes (b/c insert is ~3.5kb) </w:t>
      </w:r>
    </w:p>
    <w:p w14:paraId="3AAA41AD" w14:textId="00C215DD" w:rsidR="0045174A" w:rsidRDefault="001513B3" w:rsidP="00DB7E83">
      <w:pPr>
        <w:pStyle w:val="Heading2"/>
      </w:pPr>
      <w:bookmarkStart w:id="8" w:name="_Toc57824325"/>
      <w:r>
        <w:t>PCR Cleanup of pPriM_lacZ</w:t>
      </w:r>
      <w:bookmarkEnd w:id="8"/>
    </w:p>
    <w:p w14:paraId="1A4CD350" w14:textId="44B9C180" w:rsidR="001513B3" w:rsidRDefault="001513B3" w:rsidP="0054089D">
      <w:pPr>
        <w:jc w:val="left"/>
      </w:pPr>
      <w:r>
        <w:t>Followed Qiagen kit protocol</w:t>
      </w:r>
    </w:p>
    <w:p w14:paraId="64243302" w14:textId="1DA97034" w:rsidR="00217CDC" w:rsidRPr="003D11BD" w:rsidRDefault="003D11BD" w:rsidP="00DB7E83">
      <w:pPr>
        <w:pStyle w:val="Heading2"/>
      </w:pPr>
      <w:bookmarkStart w:id="9" w:name="_Toc57824326"/>
      <w:r w:rsidRPr="003D11BD">
        <w:t>DNA Digest</w:t>
      </w:r>
      <w:r w:rsidR="001513B3">
        <w:t xml:space="preserve"> of PKR14 backbone and pPriM_lacZ insert</w:t>
      </w:r>
      <w:r w:rsidR="00D96ACE">
        <w:t xml:space="preserve"> individually</w:t>
      </w:r>
      <w:r>
        <w:t>:</w:t>
      </w:r>
      <w:bookmarkEnd w:id="9"/>
    </w:p>
    <w:p w14:paraId="55B1DAEC" w14:textId="77777777" w:rsidR="00217CDC" w:rsidRPr="00217CDC" w:rsidRDefault="00217CDC" w:rsidP="00217CDC">
      <w:r>
        <w:t>“DNA Digests” protocol under shared files</w:t>
      </w:r>
    </w:p>
    <w:p w14:paraId="23EE18A2" w14:textId="016BA418" w:rsidR="00CB2DBA" w:rsidRDefault="00CB2DBA" w:rsidP="0054089D">
      <w:pPr>
        <w:jc w:val="left"/>
      </w:pPr>
      <w:r>
        <w:t>Digest</w:t>
      </w:r>
      <w:r w:rsidR="00E7226B">
        <w:t xml:space="preserve"> samples</w:t>
      </w:r>
      <w:r w:rsidR="003D11BD">
        <w:t>:</w:t>
      </w:r>
    </w:p>
    <w:tbl>
      <w:tblPr>
        <w:tblStyle w:val="TableGrid"/>
        <w:tblW w:w="9198" w:type="dxa"/>
        <w:tblLook w:val="04A0" w:firstRow="1" w:lastRow="0" w:firstColumn="1" w:lastColumn="0" w:noHBand="0" w:noVBand="1"/>
      </w:tblPr>
      <w:tblGrid>
        <w:gridCol w:w="1017"/>
        <w:gridCol w:w="1478"/>
        <w:gridCol w:w="2383"/>
        <w:gridCol w:w="2430"/>
        <w:gridCol w:w="1890"/>
      </w:tblGrid>
      <w:tr w:rsidR="00CB2DBA" w14:paraId="0D987476" w14:textId="77777777" w:rsidTr="00F25702">
        <w:tc>
          <w:tcPr>
            <w:tcW w:w="1017" w:type="dxa"/>
          </w:tcPr>
          <w:p w14:paraId="385EF5BA" w14:textId="77777777" w:rsidR="00CB2DBA" w:rsidRDefault="00CB2DBA" w:rsidP="00F25702">
            <w:pPr>
              <w:jc w:val="center"/>
            </w:pPr>
            <w:r>
              <w:t>Tube</w:t>
            </w:r>
          </w:p>
        </w:tc>
        <w:tc>
          <w:tcPr>
            <w:tcW w:w="1478" w:type="dxa"/>
          </w:tcPr>
          <w:p w14:paraId="2E05BC6F" w14:textId="77777777" w:rsidR="00CB2DBA" w:rsidRDefault="00CB2DBA" w:rsidP="00F25702">
            <w:pPr>
              <w:jc w:val="center"/>
            </w:pPr>
            <w:r>
              <w:t>DNA</w:t>
            </w:r>
          </w:p>
        </w:tc>
        <w:tc>
          <w:tcPr>
            <w:tcW w:w="2383" w:type="dxa"/>
          </w:tcPr>
          <w:p w14:paraId="2D1ABC53" w14:textId="77777777" w:rsidR="00CB2DBA" w:rsidRDefault="00CB2DBA" w:rsidP="00F25702">
            <w:pPr>
              <w:jc w:val="center"/>
            </w:pPr>
            <w:r>
              <w:t>Enzyme(s)</w:t>
            </w:r>
          </w:p>
        </w:tc>
        <w:tc>
          <w:tcPr>
            <w:tcW w:w="2430" w:type="dxa"/>
          </w:tcPr>
          <w:p w14:paraId="75B7995C" w14:textId="77777777" w:rsidR="00CB2DBA" w:rsidRDefault="00CB2DBA" w:rsidP="00F25702">
            <w:pPr>
              <w:jc w:val="center"/>
            </w:pPr>
            <w:r>
              <w:t>DNA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  <w:tc>
          <w:tcPr>
            <w:tcW w:w="1890" w:type="dxa"/>
          </w:tcPr>
          <w:p w14:paraId="1F835D21" w14:textId="77777777" w:rsidR="00CB2DBA" w:rsidRDefault="00CB2DBA" w:rsidP="00F25702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 Volume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</w:tr>
      <w:tr w:rsidR="00CB2DBA" w14:paraId="07C58E3A" w14:textId="77777777" w:rsidTr="00F25702">
        <w:tc>
          <w:tcPr>
            <w:tcW w:w="1017" w:type="dxa"/>
          </w:tcPr>
          <w:p w14:paraId="2CB8928F" w14:textId="77777777" w:rsidR="00CB2DBA" w:rsidRDefault="00CB2DBA" w:rsidP="00F25702">
            <w:pPr>
              <w:jc w:val="center"/>
            </w:pPr>
            <w:r>
              <w:t>1</w:t>
            </w:r>
          </w:p>
        </w:tc>
        <w:tc>
          <w:tcPr>
            <w:tcW w:w="1478" w:type="dxa"/>
          </w:tcPr>
          <w:p w14:paraId="3FDB3A90" w14:textId="204C8165" w:rsidR="00CB2DBA" w:rsidRDefault="00CB2DBA" w:rsidP="00F25702">
            <w:pPr>
              <w:jc w:val="center"/>
            </w:pPr>
            <w:r>
              <w:t>Purified PCR</w:t>
            </w:r>
            <w:r w:rsidR="001513B3">
              <w:t xml:space="preserve"> (pPriM_lacZ)</w:t>
            </w:r>
          </w:p>
        </w:tc>
        <w:tc>
          <w:tcPr>
            <w:tcW w:w="2383" w:type="dxa"/>
          </w:tcPr>
          <w:p w14:paraId="58626C25" w14:textId="77777777" w:rsidR="00CB2DBA" w:rsidRDefault="00CB2DBA" w:rsidP="00F25702">
            <w:r>
              <w:t>kpn</w:t>
            </w:r>
            <w:proofErr w:type="gramStart"/>
            <w:r>
              <w:t>1,bamh</w:t>
            </w:r>
            <w:proofErr w:type="gramEnd"/>
            <w:r>
              <w:t>1</w:t>
            </w:r>
          </w:p>
        </w:tc>
        <w:tc>
          <w:tcPr>
            <w:tcW w:w="2430" w:type="dxa"/>
          </w:tcPr>
          <w:p w14:paraId="52DBAC5E" w14:textId="77777777" w:rsidR="00CB2DBA" w:rsidRDefault="00CB2DBA" w:rsidP="00F25702">
            <w:pPr>
              <w:jc w:val="center"/>
            </w:pPr>
            <w:r>
              <w:t>15</w:t>
            </w:r>
          </w:p>
        </w:tc>
        <w:tc>
          <w:tcPr>
            <w:tcW w:w="1890" w:type="dxa"/>
          </w:tcPr>
          <w:p w14:paraId="507085B0" w14:textId="77777777" w:rsidR="00CB2DBA" w:rsidRDefault="00CB2DBA" w:rsidP="00F25702">
            <w:pPr>
              <w:jc w:val="center"/>
            </w:pPr>
            <w:r>
              <w:t>-</w:t>
            </w:r>
          </w:p>
        </w:tc>
      </w:tr>
      <w:tr w:rsidR="00CB2DBA" w14:paraId="39FCCCC9" w14:textId="77777777" w:rsidTr="00F25702">
        <w:tc>
          <w:tcPr>
            <w:tcW w:w="1017" w:type="dxa"/>
          </w:tcPr>
          <w:p w14:paraId="40EE0004" w14:textId="77777777" w:rsidR="00CB2DBA" w:rsidRDefault="00CB2DBA" w:rsidP="00F25702">
            <w:pPr>
              <w:jc w:val="center"/>
            </w:pPr>
            <w:r>
              <w:lastRenderedPageBreak/>
              <w:t>2</w:t>
            </w:r>
          </w:p>
        </w:tc>
        <w:tc>
          <w:tcPr>
            <w:tcW w:w="1478" w:type="dxa"/>
          </w:tcPr>
          <w:p w14:paraId="05837518" w14:textId="06705128" w:rsidR="00CB2DBA" w:rsidRDefault="00CB2DBA" w:rsidP="00F25702">
            <w:pPr>
              <w:jc w:val="center"/>
            </w:pPr>
            <w:r>
              <w:t>Pkr14</w:t>
            </w:r>
          </w:p>
        </w:tc>
        <w:tc>
          <w:tcPr>
            <w:tcW w:w="2383" w:type="dxa"/>
          </w:tcPr>
          <w:p w14:paraId="1F2FD2D1" w14:textId="77777777" w:rsidR="00CB2DBA" w:rsidRDefault="00CB2DBA" w:rsidP="00F25702">
            <w:r>
              <w:t>kpn</w:t>
            </w:r>
            <w:proofErr w:type="gramStart"/>
            <w:r>
              <w:t>1,bamh</w:t>
            </w:r>
            <w:proofErr w:type="gramEnd"/>
            <w:r>
              <w:t>1</w:t>
            </w:r>
          </w:p>
        </w:tc>
        <w:tc>
          <w:tcPr>
            <w:tcW w:w="2430" w:type="dxa"/>
          </w:tcPr>
          <w:p w14:paraId="08B75F24" w14:textId="77777777" w:rsidR="00CB2DBA" w:rsidRDefault="00CB2DBA" w:rsidP="00F25702">
            <w:pPr>
              <w:jc w:val="center"/>
            </w:pPr>
            <w:r>
              <w:t>5</w:t>
            </w:r>
          </w:p>
        </w:tc>
        <w:tc>
          <w:tcPr>
            <w:tcW w:w="1890" w:type="dxa"/>
          </w:tcPr>
          <w:p w14:paraId="7DC998EE" w14:textId="77777777" w:rsidR="00CB2DBA" w:rsidRDefault="00CB2DBA" w:rsidP="00F25702">
            <w:pPr>
              <w:jc w:val="center"/>
            </w:pPr>
            <w:r>
              <w:t>10</w:t>
            </w:r>
          </w:p>
        </w:tc>
      </w:tr>
      <w:tr w:rsidR="009779AC" w14:paraId="0BA967BE" w14:textId="77777777" w:rsidTr="00F25702">
        <w:tc>
          <w:tcPr>
            <w:tcW w:w="1017" w:type="dxa"/>
          </w:tcPr>
          <w:p w14:paraId="4F479D74" w14:textId="7CFD8DE8" w:rsidR="009779AC" w:rsidRDefault="009779AC" w:rsidP="00F25702">
            <w:pPr>
              <w:jc w:val="center"/>
            </w:pPr>
            <w:r>
              <w:t>3</w:t>
            </w:r>
          </w:p>
        </w:tc>
        <w:tc>
          <w:tcPr>
            <w:tcW w:w="1478" w:type="dxa"/>
          </w:tcPr>
          <w:p w14:paraId="097051CC" w14:textId="1BDA62E3" w:rsidR="009779AC" w:rsidRDefault="009779AC" w:rsidP="00F25702">
            <w:pPr>
              <w:jc w:val="center"/>
            </w:pPr>
            <w:r>
              <w:t>Pkr14</w:t>
            </w:r>
          </w:p>
        </w:tc>
        <w:tc>
          <w:tcPr>
            <w:tcW w:w="2383" w:type="dxa"/>
          </w:tcPr>
          <w:p w14:paraId="34FEB835" w14:textId="6822F98B" w:rsidR="009779AC" w:rsidRDefault="009779AC" w:rsidP="00F25702">
            <w:r>
              <w:t>Bamh1 only</w:t>
            </w:r>
          </w:p>
        </w:tc>
        <w:tc>
          <w:tcPr>
            <w:tcW w:w="2430" w:type="dxa"/>
          </w:tcPr>
          <w:p w14:paraId="2AED8C77" w14:textId="20CC27AF" w:rsidR="009779AC" w:rsidRDefault="009779AC" w:rsidP="00F25702">
            <w:pPr>
              <w:jc w:val="center"/>
            </w:pPr>
            <w:r>
              <w:t>5</w:t>
            </w:r>
          </w:p>
        </w:tc>
        <w:tc>
          <w:tcPr>
            <w:tcW w:w="1890" w:type="dxa"/>
          </w:tcPr>
          <w:p w14:paraId="76328872" w14:textId="5350C70E" w:rsidR="009779AC" w:rsidRDefault="009779AC" w:rsidP="00F25702">
            <w:pPr>
              <w:jc w:val="center"/>
            </w:pPr>
            <w:r>
              <w:t>10</w:t>
            </w:r>
          </w:p>
        </w:tc>
      </w:tr>
    </w:tbl>
    <w:p w14:paraId="5D2E1EBC" w14:textId="7E982F8E" w:rsidR="0054089D" w:rsidRDefault="0054089D">
      <w:pPr>
        <w:jc w:val="left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58"/>
        <w:gridCol w:w="3690"/>
        <w:gridCol w:w="3528"/>
      </w:tblGrid>
      <w:tr w:rsidR="008105B5" w14:paraId="33714C1D" w14:textId="77777777" w:rsidTr="00F25702">
        <w:tc>
          <w:tcPr>
            <w:tcW w:w="2358" w:type="dxa"/>
          </w:tcPr>
          <w:p w14:paraId="5BEBE510" w14:textId="77777777" w:rsidR="008105B5" w:rsidRPr="00682FE8" w:rsidRDefault="008105B5" w:rsidP="00F25702">
            <w:pPr>
              <w:jc w:val="center"/>
              <w:rPr>
                <w:b/>
              </w:rPr>
            </w:pPr>
            <w:r w:rsidRPr="00682FE8">
              <w:rPr>
                <w:b/>
              </w:rPr>
              <w:t>Components</w:t>
            </w:r>
          </w:p>
        </w:tc>
        <w:tc>
          <w:tcPr>
            <w:tcW w:w="3690" w:type="dxa"/>
          </w:tcPr>
          <w:p w14:paraId="03BF7EF8" w14:textId="77777777" w:rsidR="008105B5" w:rsidRPr="00682FE8" w:rsidRDefault="008105B5" w:rsidP="00F25702">
            <w:pPr>
              <w:jc w:val="center"/>
              <w:rPr>
                <w:b/>
              </w:rPr>
            </w:pPr>
            <w:r w:rsidRPr="00682FE8">
              <w:rPr>
                <w:b/>
              </w:rPr>
              <w:t>Volumes in 1 reaction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  <w:tc>
          <w:tcPr>
            <w:tcW w:w="3528" w:type="dxa"/>
          </w:tcPr>
          <w:p w14:paraId="64768FA3" w14:textId="748E3F83" w:rsidR="008105B5" w:rsidRPr="00682FE8" w:rsidRDefault="008105B5" w:rsidP="00F25702">
            <w:pPr>
              <w:jc w:val="center"/>
              <w:rPr>
                <w:b/>
              </w:rPr>
            </w:pPr>
            <w:r w:rsidRPr="00682FE8">
              <w:rPr>
                <w:b/>
              </w:rPr>
              <w:t xml:space="preserve">Volumes in Master Mix </w:t>
            </w:r>
            <w:r w:rsidR="00F25702">
              <w:rPr>
                <w:b/>
              </w:rPr>
              <w:t>4</w:t>
            </w:r>
            <w:r w:rsidRPr="00682FE8">
              <w:rPr>
                <w:b/>
              </w:rPr>
              <w:t>x (</w:t>
            </w:r>
            <w:proofErr w:type="spellStart"/>
            <w:r w:rsidRPr="00682FE8">
              <w:rPr>
                <w:b/>
              </w:rPr>
              <w:t>uL</w:t>
            </w:r>
            <w:proofErr w:type="spellEnd"/>
            <w:r w:rsidRPr="00682FE8">
              <w:rPr>
                <w:b/>
              </w:rPr>
              <w:t>)</w:t>
            </w:r>
          </w:p>
        </w:tc>
      </w:tr>
      <w:tr w:rsidR="008105B5" w14:paraId="044B160F" w14:textId="77777777" w:rsidTr="00F25702">
        <w:tc>
          <w:tcPr>
            <w:tcW w:w="2358" w:type="dxa"/>
          </w:tcPr>
          <w:p w14:paraId="1C81BD98" w14:textId="77777777" w:rsidR="008105B5" w:rsidRDefault="008105B5" w:rsidP="00F25702">
            <w:pPr>
              <w:jc w:val="center"/>
            </w:pPr>
            <w:r>
              <w:t>H</w:t>
            </w:r>
            <w:r w:rsidRPr="00682FE8">
              <w:rPr>
                <w:vertAlign w:val="subscript"/>
              </w:rPr>
              <w:t>2</w:t>
            </w:r>
            <w:r>
              <w:t>O</w:t>
            </w:r>
          </w:p>
        </w:tc>
        <w:tc>
          <w:tcPr>
            <w:tcW w:w="3690" w:type="dxa"/>
          </w:tcPr>
          <w:p w14:paraId="38532784" w14:textId="77777777" w:rsidR="008105B5" w:rsidRDefault="008105B5" w:rsidP="00F25702">
            <w:pPr>
              <w:jc w:val="center"/>
            </w:pPr>
            <w:r>
              <w:t>10.8</w:t>
            </w:r>
          </w:p>
        </w:tc>
        <w:tc>
          <w:tcPr>
            <w:tcW w:w="3528" w:type="dxa"/>
          </w:tcPr>
          <w:p w14:paraId="691FCEBD" w14:textId="19F438A4" w:rsidR="008105B5" w:rsidRDefault="00F25702" w:rsidP="00F25702">
            <w:pPr>
              <w:jc w:val="center"/>
            </w:pPr>
            <w:r>
              <w:t>43.2</w:t>
            </w:r>
          </w:p>
        </w:tc>
      </w:tr>
      <w:tr w:rsidR="008105B5" w14:paraId="218E6C82" w14:textId="77777777" w:rsidTr="00F25702">
        <w:tc>
          <w:tcPr>
            <w:tcW w:w="2358" w:type="dxa"/>
          </w:tcPr>
          <w:p w14:paraId="4F99F86B" w14:textId="77777777" w:rsidR="008105B5" w:rsidRDefault="008105B5" w:rsidP="00F25702">
            <w:pPr>
              <w:jc w:val="center"/>
            </w:pPr>
            <w:r>
              <w:t>10x Buffer*</w:t>
            </w:r>
          </w:p>
        </w:tc>
        <w:tc>
          <w:tcPr>
            <w:tcW w:w="3690" w:type="dxa"/>
          </w:tcPr>
          <w:p w14:paraId="60DBF8D6" w14:textId="77777777" w:rsidR="008105B5" w:rsidRDefault="008105B5" w:rsidP="00F25702">
            <w:pPr>
              <w:jc w:val="center"/>
            </w:pPr>
            <w:r>
              <w:t>3.0</w:t>
            </w:r>
          </w:p>
        </w:tc>
        <w:tc>
          <w:tcPr>
            <w:tcW w:w="3528" w:type="dxa"/>
          </w:tcPr>
          <w:p w14:paraId="71E60D05" w14:textId="3A5F9050" w:rsidR="008105B5" w:rsidRDefault="00F25702" w:rsidP="00F25702">
            <w:pPr>
              <w:jc w:val="center"/>
            </w:pPr>
            <w:r>
              <w:t>12.0</w:t>
            </w:r>
          </w:p>
        </w:tc>
      </w:tr>
      <w:tr w:rsidR="008105B5" w14:paraId="208F5FE7" w14:textId="77777777" w:rsidTr="00F25702">
        <w:tc>
          <w:tcPr>
            <w:tcW w:w="2358" w:type="dxa"/>
          </w:tcPr>
          <w:p w14:paraId="6FE57C15" w14:textId="77777777" w:rsidR="008105B5" w:rsidRDefault="008105B5" w:rsidP="00F25702">
            <w:pPr>
              <w:jc w:val="center"/>
            </w:pPr>
            <w:r>
              <w:t>DNA</w:t>
            </w:r>
          </w:p>
        </w:tc>
        <w:tc>
          <w:tcPr>
            <w:tcW w:w="3690" w:type="dxa"/>
          </w:tcPr>
          <w:p w14:paraId="51D62F0F" w14:textId="77777777" w:rsidR="008105B5" w:rsidRDefault="008105B5" w:rsidP="00F25702">
            <w:pPr>
              <w:jc w:val="center"/>
            </w:pPr>
            <w:r>
              <w:t>(15.0)</w:t>
            </w:r>
          </w:p>
        </w:tc>
        <w:tc>
          <w:tcPr>
            <w:tcW w:w="3528" w:type="dxa"/>
          </w:tcPr>
          <w:p w14:paraId="20D82EFD" w14:textId="77777777" w:rsidR="008105B5" w:rsidRDefault="008105B5" w:rsidP="00F25702">
            <w:pPr>
              <w:jc w:val="center"/>
            </w:pPr>
            <w:r>
              <w:t>-</w:t>
            </w:r>
          </w:p>
        </w:tc>
      </w:tr>
      <w:tr w:rsidR="008105B5" w14:paraId="18B0B626" w14:textId="77777777" w:rsidTr="00F25702">
        <w:tc>
          <w:tcPr>
            <w:tcW w:w="2358" w:type="dxa"/>
          </w:tcPr>
          <w:p w14:paraId="375ED90A" w14:textId="77777777" w:rsidR="008105B5" w:rsidRDefault="008105B5" w:rsidP="00F25702">
            <w:pPr>
              <w:jc w:val="center"/>
            </w:pPr>
            <w:r>
              <w:t>Enzyme 1</w:t>
            </w:r>
          </w:p>
        </w:tc>
        <w:tc>
          <w:tcPr>
            <w:tcW w:w="3690" w:type="dxa"/>
          </w:tcPr>
          <w:p w14:paraId="4CB93058" w14:textId="77777777" w:rsidR="008105B5" w:rsidRDefault="008105B5" w:rsidP="00F25702">
            <w:pPr>
              <w:jc w:val="center"/>
            </w:pPr>
            <w:r>
              <w:t>0.6</w:t>
            </w:r>
          </w:p>
        </w:tc>
        <w:tc>
          <w:tcPr>
            <w:tcW w:w="3528" w:type="dxa"/>
          </w:tcPr>
          <w:p w14:paraId="77808665" w14:textId="1A43014A" w:rsidR="008105B5" w:rsidRDefault="00F25702" w:rsidP="00F25702">
            <w:pPr>
              <w:jc w:val="center"/>
            </w:pPr>
            <w:r>
              <w:t>2.4</w:t>
            </w:r>
          </w:p>
        </w:tc>
      </w:tr>
      <w:tr w:rsidR="008105B5" w14:paraId="3C274654" w14:textId="77777777" w:rsidTr="00F25702">
        <w:tc>
          <w:tcPr>
            <w:tcW w:w="2358" w:type="dxa"/>
          </w:tcPr>
          <w:p w14:paraId="4E48812F" w14:textId="77777777" w:rsidR="008105B5" w:rsidRDefault="008105B5" w:rsidP="00F25702">
            <w:pPr>
              <w:jc w:val="center"/>
            </w:pPr>
            <w:r>
              <w:t>Enzyme 2</w:t>
            </w:r>
          </w:p>
        </w:tc>
        <w:tc>
          <w:tcPr>
            <w:tcW w:w="3690" w:type="dxa"/>
          </w:tcPr>
          <w:p w14:paraId="4E90B673" w14:textId="77777777" w:rsidR="008105B5" w:rsidRDefault="008105B5" w:rsidP="00F25702">
            <w:pPr>
              <w:jc w:val="center"/>
            </w:pPr>
            <w:r>
              <w:t>0.6</w:t>
            </w:r>
          </w:p>
        </w:tc>
        <w:tc>
          <w:tcPr>
            <w:tcW w:w="3528" w:type="dxa"/>
          </w:tcPr>
          <w:p w14:paraId="20B43378" w14:textId="04E5FD06" w:rsidR="008105B5" w:rsidRDefault="00F25702" w:rsidP="00F25702">
            <w:pPr>
              <w:jc w:val="center"/>
            </w:pPr>
            <w:r>
              <w:t>2.4</w:t>
            </w:r>
          </w:p>
        </w:tc>
      </w:tr>
      <w:tr w:rsidR="008105B5" w14:paraId="1CAF4078" w14:textId="77777777" w:rsidTr="00F25702">
        <w:tc>
          <w:tcPr>
            <w:tcW w:w="2358" w:type="dxa"/>
          </w:tcPr>
          <w:p w14:paraId="49C1E626" w14:textId="77777777" w:rsidR="008105B5" w:rsidRDefault="008105B5" w:rsidP="00F25702">
            <w:pPr>
              <w:jc w:val="center"/>
            </w:pPr>
            <w:r>
              <w:t>Total</w:t>
            </w:r>
          </w:p>
        </w:tc>
        <w:tc>
          <w:tcPr>
            <w:tcW w:w="3690" w:type="dxa"/>
          </w:tcPr>
          <w:p w14:paraId="2EA70D48" w14:textId="77777777" w:rsidR="008105B5" w:rsidRDefault="008105B5" w:rsidP="00F25702">
            <w:pPr>
              <w:jc w:val="center"/>
            </w:pPr>
            <w:r>
              <w:t>30.0 (15.0 actual b/c of DNA)</w:t>
            </w:r>
          </w:p>
        </w:tc>
        <w:tc>
          <w:tcPr>
            <w:tcW w:w="3528" w:type="dxa"/>
          </w:tcPr>
          <w:p w14:paraId="59B555F3" w14:textId="77777777" w:rsidR="008105B5" w:rsidRDefault="008105B5" w:rsidP="00F25702">
            <w:pPr>
              <w:jc w:val="center"/>
            </w:pPr>
          </w:p>
        </w:tc>
      </w:tr>
    </w:tbl>
    <w:p w14:paraId="2F654A9B" w14:textId="608B90E9" w:rsidR="008105B5" w:rsidRDefault="008105B5">
      <w:pPr>
        <w:jc w:val="left"/>
      </w:pPr>
      <w:r>
        <w:t>Add 15uL of master mix to tubes</w:t>
      </w:r>
    </w:p>
    <w:p w14:paraId="1DA579A1" w14:textId="2D5DB435" w:rsidR="003D11BD" w:rsidRDefault="008105B5">
      <w:pPr>
        <w:jc w:val="left"/>
      </w:pPr>
      <w:r>
        <w:t>Incubate overnight</w:t>
      </w:r>
      <w:r w:rsidR="003D11BD">
        <w:t xml:space="preserve"> 37 degrees Celsius</w:t>
      </w:r>
    </w:p>
    <w:p w14:paraId="7ED72FFD" w14:textId="77777777" w:rsidR="00B00D2A" w:rsidRPr="0045174A" w:rsidRDefault="00B00D2A">
      <w:pPr>
        <w:jc w:val="left"/>
        <w:rPr>
          <w:sz w:val="28"/>
          <w:szCs w:val="28"/>
        </w:rPr>
      </w:pPr>
    </w:p>
    <w:p w14:paraId="04B38AF7" w14:textId="1D85A47A" w:rsidR="000E4C16" w:rsidRPr="0045174A" w:rsidRDefault="000E4C16" w:rsidP="00B00D2A">
      <w:pPr>
        <w:rPr>
          <w:b/>
          <w:bCs/>
          <w:sz w:val="28"/>
          <w:szCs w:val="28"/>
        </w:rPr>
      </w:pPr>
      <w:bookmarkStart w:id="10" w:name="OLE_LINK1"/>
      <w:r w:rsidRPr="0045174A">
        <w:rPr>
          <w:b/>
          <w:bCs/>
          <w:sz w:val="28"/>
          <w:szCs w:val="28"/>
        </w:rPr>
        <w:t>Thursday, November 5, 2020</w:t>
      </w:r>
    </w:p>
    <w:p w14:paraId="76E6CEDD" w14:textId="77777777" w:rsidR="000E4C16" w:rsidRPr="007B216F" w:rsidRDefault="000E4C16" w:rsidP="000E4C16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5DA7FA58" w14:textId="087CD98C" w:rsidR="000E4C16" w:rsidRPr="00F41464" w:rsidRDefault="000E4C16" w:rsidP="000E4C16">
      <w:pPr>
        <w:pStyle w:val="ListParagraph"/>
        <w:numPr>
          <w:ilvl w:val="0"/>
          <w:numId w:val="12"/>
        </w:numPr>
        <w:rPr>
          <w:b/>
          <w:strike/>
          <w:u w:val="single"/>
        </w:rPr>
      </w:pPr>
      <w:r w:rsidRPr="00F41464">
        <w:rPr>
          <w:strike/>
          <w:sz w:val="18"/>
          <w:szCs w:val="18"/>
        </w:rPr>
        <w:t>Run gel of digests</w:t>
      </w:r>
    </w:p>
    <w:p w14:paraId="38B27D7E" w14:textId="63A2CC1E" w:rsidR="000E4C16" w:rsidRPr="00F41464" w:rsidRDefault="00F41464" w:rsidP="000E4C16">
      <w:pPr>
        <w:pStyle w:val="ListParagraph"/>
        <w:numPr>
          <w:ilvl w:val="0"/>
          <w:numId w:val="12"/>
        </w:numPr>
        <w:rPr>
          <w:bCs/>
          <w:strike/>
          <w:sz w:val="20"/>
          <w:szCs w:val="20"/>
        </w:rPr>
      </w:pPr>
      <w:r w:rsidRPr="00F41464">
        <w:rPr>
          <w:bCs/>
          <w:strike/>
          <w:sz w:val="20"/>
          <w:szCs w:val="20"/>
        </w:rPr>
        <w:t>Cut bands out of gel</w:t>
      </w:r>
    </w:p>
    <w:p w14:paraId="777D8F1C" w14:textId="3C9602A7" w:rsidR="00F41464" w:rsidRPr="00F41464" w:rsidRDefault="00F41464" w:rsidP="000E4C16">
      <w:pPr>
        <w:pStyle w:val="ListParagraph"/>
        <w:numPr>
          <w:ilvl w:val="0"/>
          <w:numId w:val="12"/>
        </w:numPr>
        <w:rPr>
          <w:bCs/>
          <w:strike/>
          <w:sz w:val="20"/>
          <w:szCs w:val="20"/>
        </w:rPr>
      </w:pPr>
      <w:r w:rsidRPr="00F41464">
        <w:rPr>
          <w:bCs/>
          <w:strike/>
          <w:sz w:val="20"/>
          <w:szCs w:val="20"/>
        </w:rPr>
        <w:t>Gel cleanup</w:t>
      </w:r>
    </w:p>
    <w:p w14:paraId="61F0A0B9" w14:textId="4AEB22EB" w:rsidR="00F41464" w:rsidRDefault="00F41464" w:rsidP="000E4C16">
      <w:pPr>
        <w:pStyle w:val="ListParagraph"/>
        <w:numPr>
          <w:ilvl w:val="0"/>
          <w:numId w:val="12"/>
        </w:numPr>
        <w:rPr>
          <w:bCs/>
          <w:strike/>
          <w:sz w:val="20"/>
          <w:szCs w:val="20"/>
        </w:rPr>
      </w:pPr>
      <w:r w:rsidRPr="00F41464">
        <w:rPr>
          <w:bCs/>
          <w:strike/>
          <w:sz w:val="20"/>
          <w:szCs w:val="20"/>
        </w:rPr>
        <w:t>Ligation</w:t>
      </w:r>
    </w:p>
    <w:p w14:paraId="39A76A16" w14:textId="5FE373BE" w:rsidR="00425E15" w:rsidRPr="00F41464" w:rsidRDefault="00425E15" w:rsidP="000E4C16">
      <w:pPr>
        <w:pStyle w:val="ListParagraph"/>
        <w:numPr>
          <w:ilvl w:val="0"/>
          <w:numId w:val="12"/>
        </w:numPr>
        <w:rPr>
          <w:bCs/>
          <w:strike/>
          <w:sz w:val="20"/>
          <w:szCs w:val="20"/>
        </w:rPr>
      </w:pPr>
      <w:r>
        <w:rPr>
          <w:bCs/>
          <w:strike/>
          <w:sz w:val="20"/>
          <w:szCs w:val="20"/>
        </w:rPr>
        <w:t>Pour LB plates</w:t>
      </w:r>
    </w:p>
    <w:p w14:paraId="7C29EE1C" w14:textId="40C12AA6" w:rsidR="0045174A" w:rsidRPr="003D11BD" w:rsidRDefault="0045174A" w:rsidP="00DB7E83">
      <w:pPr>
        <w:pStyle w:val="Heading2"/>
      </w:pPr>
      <w:bookmarkStart w:id="11" w:name="_Toc57824327"/>
      <w:r w:rsidRPr="003D11BD">
        <w:t>Gel electrophoresis</w:t>
      </w:r>
      <w:r w:rsidR="00921B29">
        <w:t xml:space="preserve"> of </w:t>
      </w:r>
      <w:r w:rsidR="00D81E1D">
        <w:t xml:space="preserve">individually </w:t>
      </w:r>
      <w:r w:rsidR="00921B29">
        <w:t>digest</w:t>
      </w:r>
      <w:r w:rsidR="001513B3">
        <w:t>ed backbone (PKR14) and insert (pPriM_lacZ)</w:t>
      </w:r>
      <w:r w:rsidRPr="003D11BD">
        <w:t>:</w:t>
      </w:r>
      <w:bookmarkEnd w:id="11"/>
    </w:p>
    <w:p w14:paraId="6FA09FD4" w14:textId="77777777" w:rsidR="0045174A" w:rsidRDefault="0045174A" w:rsidP="0045174A">
      <w:r>
        <w:t xml:space="preserve">1%agarose gel (6uL </w:t>
      </w:r>
      <w:proofErr w:type="spellStart"/>
      <w:r>
        <w:t>sybr</w:t>
      </w:r>
      <w:proofErr w:type="spellEnd"/>
      <w:r>
        <w:t xml:space="preserve"> safe): 30uL of samples 6uL loading dye (total/5), 10uL ladder, ~115 volts 30 minutes. Added </w:t>
      </w:r>
      <w:proofErr w:type="spellStart"/>
      <w:r>
        <w:t>cip</w:t>
      </w:r>
      <w:proofErr w:type="spellEnd"/>
      <w:r>
        <w:t xml:space="preserve"> enzyme to pKR14 backbone (0.5uL)</w:t>
      </w:r>
    </w:p>
    <w:p w14:paraId="087BE5FC" w14:textId="5539BFD6" w:rsidR="000E4C16" w:rsidRDefault="000E4C16" w:rsidP="000E4C16">
      <w:pPr>
        <w:rPr>
          <w:b/>
          <w:u w:val="single"/>
        </w:rPr>
      </w:pPr>
      <w:r w:rsidRPr="000E4C16">
        <w:rPr>
          <w:b/>
          <w:u w:val="single"/>
        </w:rPr>
        <w:t>Results and Data:</w:t>
      </w:r>
    </w:p>
    <w:bookmarkEnd w:id="10"/>
    <w:p w14:paraId="5196C687" w14:textId="2974B132" w:rsidR="00B6697B" w:rsidRDefault="00304B8A" w:rsidP="00B6697B">
      <w:pPr>
        <w:keepNext/>
      </w:pPr>
      <w:r w:rsidRPr="00ED37C6">
        <w:rPr>
          <w:bCs/>
          <w:noProof/>
          <w:u w:val="single"/>
        </w:rPr>
        <w:lastRenderedPageBreak/>
        <mc:AlternateContent>
          <mc:Choice Requires="wps">
            <w:drawing>
              <wp:anchor distT="45720" distB="45720" distL="114300" distR="114300" simplePos="0" relativeHeight="251674624" behindDoc="0" locked="0" layoutInCell="1" allowOverlap="1" wp14:anchorId="7CBE881D" wp14:editId="0D9B77C0">
                <wp:simplePos x="0" y="0"/>
                <wp:positionH relativeFrom="column">
                  <wp:posOffset>1552575</wp:posOffset>
                </wp:positionH>
                <wp:positionV relativeFrom="paragraph">
                  <wp:posOffset>136526</wp:posOffset>
                </wp:positionV>
                <wp:extent cx="2360930" cy="1404620"/>
                <wp:effectExtent l="0" t="476250" r="0" b="483235"/>
                <wp:wrapNone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2C9168" w14:textId="3BD7A449" w:rsidR="009D66F4" w:rsidRPr="00304B8A" w:rsidRDefault="009D66F4" w:rsidP="00304B8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pPriM_lacZ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BE881D" id="_x0000_s1030" type="#_x0000_t202" style="position:absolute;left:0;text-align:left;margin-left:122.25pt;margin-top:10.75pt;width:185.9pt;height:110.6pt;rotation:-1833450fd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" filled="f" stroked="f">
                <v:textbox style="mso-fit-shape-to-text:t">
                  <w:txbxContent>
                    <w:p w14:paraId="012C9168" w14:textId="3BD7A449" w:rsidR="009D66F4" w:rsidRPr="00304B8A" w:rsidRDefault="009D66F4" w:rsidP="00304B8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pPriM_lacZ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9E239A1" wp14:editId="16590DBB">
                <wp:simplePos x="0" y="0"/>
                <wp:positionH relativeFrom="column">
                  <wp:posOffset>1085850</wp:posOffset>
                </wp:positionH>
                <wp:positionV relativeFrom="paragraph">
                  <wp:posOffset>88901</wp:posOffset>
                </wp:positionV>
                <wp:extent cx="2360930" cy="1404620"/>
                <wp:effectExtent l="0" t="476250" r="0" b="483235"/>
                <wp:wrapNone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A7AA82" w14:textId="385A744D" w:rsidR="009D66F4" w:rsidRPr="00304B8A" w:rsidRDefault="009D66F4" w:rsidP="00304B8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PKR14 BamH1 kpn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E239A1" id="_x0000_s1031" type="#_x0000_t202" style="position:absolute;left:0;text-align:left;margin-left:85.5pt;margin-top:7pt;width:185.9pt;height:110.6pt;rotation:-1833450fd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" filled="f" stroked="f">
                <v:textbox style="mso-fit-shape-to-text:t">
                  <w:txbxContent>
                    <w:p w14:paraId="73A7AA82" w14:textId="385A744D" w:rsidR="009D66F4" w:rsidRPr="00304B8A" w:rsidRDefault="009D66F4" w:rsidP="00304B8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PKR14 BamH1 kpn1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53F2326B" wp14:editId="1A1429B9">
                <wp:simplePos x="0" y="0"/>
                <wp:positionH relativeFrom="column">
                  <wp:posOffset>638175</wp:posOffset>
                </wp:positionH>
                <wp:positionV relativeFrom="paragraph">
                  <wp:posOffset>88901</wp:posOffset>
                </wp:positionV>
                <wp:extent cx="2360930" cy="1404620"/>
                <wp:effectExtent l="0" t="476250" r="0" b="483235"/>
                <wp:wrapNone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1754DF" w14:textId="3F4921EF" w:rsidR="009D66F4" w:rsidRPr="00304B8A" w:rsidRDefault="009D66F4" w:rsidP="00304B8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PKR14 BamH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F2326B" id="_x0000_s1032" type="#_x0000_t202" style="position:absolute;left:0;text-align:left;margin-left:50.25pt;margin-top:7pt;width:185.9pt;height:110.6pt;rotation:-1833450fd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" filled="f" stroked="f">
                <v:textbox style="mso-fit-shape-to-text:t">
                  <w:txbxContent>
                    <w:p w14:paraId="781754DF" w14:textId="3F4921EF" w:rsidR="009D66F4" w:rsidRPr="00304B8A" w:rsidRDefault="009D66F4" w:rsidP="00304B8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PKR14 BamH1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3E74E9B5" wp14:editId="59504942">
                <wp:simplePos x="0" y="0"/>
                <wp:positionH relativeFrom="column">
                  <wp:posOffset>321945</wp:posOffset>
                </wp:positionH>
                <wp:positionV relativeFrom="paragraph">
                  <wp:posOffset>43815</wp:posOffset>
                </wp:positionV>
                <wp:extent cx="2360930" cy="1404620"/>
                <wp:effectExtent l="0" t="476250" r="0" b="483235"/>
                <wp:wrapNone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2F1596" w14:textId="595C21C3" w:rsidR="009D66F4" w:rsidRPr="00304B8A" w:rsidRDefault="009D66F4" w:rsidP="00304B8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74E9B5" id="_x0000_s1033" type="#_x0000_t202" style="position:absolute;left:0;text-align:left;margin-left:25.35pt;margin-top:3.45pt;width:185.9pt;height:110.6pt;rotation:-1833450fd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" filled="f" stroked="f">
                <v:textbox style="mso-fit-shape-to-text:t">
                  <w:txbxContent>
                    <w:p w14:paraId="702F1596" w14:textId="595C21C3" w:rsidR="009D66F4" w:rsidRPr="00304B8A" w:rsidRDefault="009D66F4" w:rsidP="00304B8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Negative control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25FFF3BE" wp14:editId="748C05B9">
                <wp:simplePos x="0" y="0"/>
                <wp:positionH relativeFrom="column">
                  <wp:posOffset>95251</wp:posOffset>
                </wp:positionH>
                <wp:positionV relativeFrom="paragraph">
                  <wp:posOffset>-635</wp:posOffset>
                </wp:positionV>
                <wp:extent cx="2360930" cy="1404620"/>
                <wp:effectExtent l="0" t="476250" r="0" b="483235"/>
                <wp:wrapNone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E485D41" w14:textId="77777777" w:rsidR="009D66F4" w:rsidRPr="00304B8A" w:rsidRDefault="009D66F4" w:rsidP="00304B8A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304B8A">
                              <w:rPr>
                                <w:color w:val="FFFFFF" w:themeColor="background1"/>
                              </w:rP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FFF3BE" id="_x0000_s1034" type="#_x0000_t202" style="position:absolute;left:0;text-align:left;margin-left:7.5pt;margin-top:-.05pt;width:185.9pt;height:110.6pt;rotation:-1833450fd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" filled="f" stroked="f">
                <v:textbox style="mso-fit-shape-to-text:t">
                  <w:txbxContent>
                    <w:p w14:paraId="5E485D41" w14:textId="77777777" w:rsidR="009D66F4" w:rsidRPr="00304B8A" w:rsidRDefault="009D66F4" w:rsidP="00304B8A">
                      <w:pPr>
                        <w:rPr>
                          <w:color w:val="FFFFFF" w:themeColor="background1"/>
                        </w:rPr>
                      </w:pPr>
                      <w:r w:rsidRPr="00304B8A">
                        <w:rPr>
                          <w:color w:val="FFFFFF" w:themeColor="background1"/>
                        </w:rP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 w:rsidR="00AF6BF1">
        <w:rPr>
          <w:b/>
          <w:noProof/>
          <w:u w:val="single"/>
        </w:rPr>
        <w:drawing>
          <wp:inline distT="0" distB="0" distL="0" distR="0" wp14:anchorId="5A528920" wp14:editId="47ED2220">
            <wp:extent cx="2771775" cy="2381250"/>
            <wp:effectExtent l="0" t="0" r="9525" b="0"/>
            <wp:docPr id="4" name="Picture 4" descr="A picture containing sitting, dark, light, fro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sitting, dark, light, front&#10;&#10;Description automatically generated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742" t="7676" r="19714" b="26164"/>
                    <a:stretch/>
                  </pic:blipFill>
                  <pic:spPr bwMode="auto">
                    <a:xfrm>
                      <a:off x="0" y="0"/>
                      <a:ext cx="2772166" cy="23815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1C9609" w14:textId="491D7880" w:rsidR="00B6697B" w:rsidRDefault="00B6697B" w:rsidP="00DB7E83">
      <w:pPr>
        <w:pStyle w:val="Heading2"/>
      </w:pPr>
      <w:bookmarkStart w:id="12" w:name="_Toc57824328"/>
      <w:r w:rsidRPr="008949C3">
        <w:rPr>
          <w:rStyle w:val="Heading2Char"/>
        </w:rPr>
        <w:t xml:space="preserve">Figure </w:t>
      </w:r>
      <w:r w:rsidRPr="008949C3">
        <w:rPr>
          <w:rStyle w:val="Heading2Char"/>
        </w:rPr>
        <w:fldChar w:fldCharType="begin"/>
      </w:r>
      <w:r w:rsidRPr="008949C3">
        <w:rPr>
          <w:rStyle w:val="Heading2Char"/>
        </w:rPr>
        <w:instrText xml:space="preserve"> SEQ Figure \* ARABIC </w:instrText>
      </w:r>
      <w:r w:rsidRPr="008949C3">
        <w:rPr>
          <w:rStyle w:val="Heading2Char"/>
        </w:rPr>
        <w:fldChar w:fldCharType="separate"/>
      </w:r>
      <w:r w:rsidR="00EE3ABD">
        <w:rPr>
          <w:rStyle w:val="Heading2Char"/>
          <w:noProof/>
        </w:rPr>
        <w:t>3</w:t>
      </w:r>
      <w:r w:rsidRPr="008949C3">
        <w:rPr>
          <w:rStyle w:val="Heading2Char"/>
        </w:rPr>
        <w:fldChar w:fldCharType="end"/>
      </w:r>
      <w:r w:rsidRPr="008949C3">
        <w:rPr>
          <w:rStyle w:val="Heading2Char"/>
        </w:rPr>
        <w:t>.</w:t>
      </w:r>
      <w:r>
        <w:t xml:space="preserve"> </w:t>
      </w:r>
      <w:r w:rsidRPr="0045174A">
        <w:t>Gel of digests. Lane 1 ladder, lane 2 negative control, lane 3 BamH1 control, lane 4 empty, lane 5 backbone</w:t>
      </w:r>
      <w:r w:rsidR="008A11C0" w:rsidRPr="0045174A">
        <w:t xml:space="preserve"> pKR14</w:t>
      </w:r>
      <w:r w:rsidRPr="0045174A">
        <w:t>, lane 6 empty, lane 7 PCR insert</w:t>
      </w:r>
      <w:r w:rsidR="00674DF1" w:rsidRPr="0045174A">
        <w:t>. Spaces added for easier band extraction.</w:t>
      </w:r>
      <w:bookmarkEnd w:id="12"/>
    </w:p>
    <w:p w14:paraId="5D7DB4F8" w14:textId="77777777" w:rsidR="0045174A" w:rsidRPr="0045174A" w:rsidRDefault="0045174A" w:rsidP="0045174A"/>
    <w:p w14:paraId="416D5AE0" w14:textId="2C21C3FC" w:rsidR="00B6697B" w:rsidRDefault="00AF6BF1" w:rsidP="000E4C16">
      <w:pPr>
        <w:rPr>
          <w:b/>
          <w:u w:val="single"/>
        </w:rPr>
      </w:pPr>
      <w:r>
        <w:rPr>
          <w:b/>
          <w:noProof/>
          <w:u w:val="single"/>
        </w:rPr>
        <w:drawing>
          <wp:inline distT="0" distB="0" distL="0" distR="0" wp14:anchorId="0C5F1B3F" wp14:editId="3F9B2F4E">
            <wp:extent cx="1876425" cy="2044715"/>
            <wp:effectExtent l="0" t="0" r="0" b="0"/>
            <wp:docPr id="5" name="Picture 5" descr="A picture containing sitting, dark, refrigerator, ligh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sitting, dark, refrigerator, light&#10;&#10;Description automatically generated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92" r="21740" b="12841"/>
                    <a:stretch/>
                  </pic:blipFill>
                  <pic:spPr bwMode="auto">
                    <a:xfrm>
                      <a:off x="0" y="0"/>
                      <a:ext cx="1885259" cy="20543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b/>
          <w:noProof/>
          <w:u w:val="single"/>
        </w:rPr>
        <w:drawing>
          <wp:inline distT="0" distB="0" distL="0" distR="0" wp14:anchorId="7015808A" wp14:editId="0B4367B9">
            <wp:extent cx="2056405" cy="2045335"/>
            <wp:effectExtent l="0" t="0" r="1270" b="0"/>
            <wp:docPr id="6" name="Picture 6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screen shot of a computer&#10;&#10;Description automatically generated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656" t="22279" r="15954"/>
                    <a:stretch/>
                  </pic:blipFill>
                  <pic:spPr bwMode="auto">
                    <a:xfrm>
                      <a:off x="0" y="0"/>
                      <a:ext cx="2059295" cy="20482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68596A" w14:textId="19DEBE79" w:rsidR="003D11BD" w:rsidRPr="003D11BD" w:rsidRDefault="003D11BD" w:rsidP="000E4C16">
      <w:pPr>
        <w:rPr>
          <w:bCs/>
        </w:rPr>
      </w:pPr>
      <w:r>
        <w:rPr>
          <w:bCs/>
        </w:rPr>
        <w:t>Same gels as figure 3, but showing where the bands were cut out</w:t>
      </w:r>
    </w:p>
    <w:p w14:paraId="0CA144E2" w14:textId="476AD8B9" w:rsidR="0045174A" w:rsidRPr="0045174A" w:rsidRDefault="0045174A" w:rsidP="00DB7E83">
      <w:pPr>
        <w:pStyle w:val="Heading2"/>
      </w:pPr>
      <w:bookmarkStart w:id="13" w:name="_Toc57824329"/>
      <w:r>
        <w:t>Table1. Weight of extracted bands</w:t>
      </w:r>
      <w:bookmarkEnd w:id="13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08"/>
        <w:gridCol w:w="3484"/>
        <w:gridCol w:w="3222"/>
      </w:tblGrid>
      <w:tr w:rsidR="003D11BD" w14:paraId="630E07D9" w14:textId="5202F265" w:rsidTr="003D11BD">
        <w:tc>
          <w:tcPr>
            <w:tcW w:w="3508" w:type="dxa"/>
          </w:tcPr>
          <w:p w14:paraId="0A34F0AE" w14:textId="30F86B69" w:rsidR="003D11BD" w:rsidRPr="003D11BD" w:rsidRDefault="003D11BD" w:rsidP="000E4C16">
            <w:pPr>
              <w:rPr>
                <w:bCs/>
              </w:rPr>
            </w:pPr>
            <w:r w:rsidRPr="003D11BD">
              <w:rPr>
                <w:bCs/>
              </w:rPr>
              <w:t>Sample</w:t>
            </w:r>
          </w:p>
        </w:tc>
        <w:tc>
          <w:tcPr>
            <w:tcW w:w="3484" w:type="dxa"/>
          </w:tcPr>
          <w:p w14:paraId="2C01FB2F" w14:textId="44BFA68B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Weight</w:t>
            </w:r>
          </w:p>
        </w:tc>
        <w:tc>
          <w:tcPr>
            <w:tcW w:w="3222" w:type="dxa"/>
          </w:tcPr>
          <w:p w14:paraId="5619DBF7" w14:textId="37ABBBC1" w:rsidR="003D11BD" w:rsidRDefault="003D11BD" w:rsidP="000E4C16">
            <w:pPr>
              <w:rPr>
                <w:bCs/>
              </w:rPr>
            </w:pPr>
            <w:r>
              <w:rPr>
                <w:bCs/>
              </w:rPr>
              <w:t>Corresponding sample volume</w:t>
            </w:r>
          </w:p>
        </w:tc>
      </w:tr>
      <w:tr w:rsidR="003D11BD" w14:paraId="13E1FE87" w14:textId="39187350" w:rsidTr="003D11BD">
        <w:tc>
          <w:tcPr>
            <w:tcW w:w="3508" w:type="dxa"/>
          </w:tcPr>
          <w:p w14:paraId="2C4FFE81" w14:textId="34712E12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pKR14 backbone</w:t>
            </w:r>
          </w:p>
        </w:tc>
        <w:tc>
          <w:tcPr>
            <w:tcW w:w="3484" w:type="dxa"/>
          </w:tcPr>
          <w:p w14:paraId="13E35935" w14:textId="39FBE6D1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0.15g</w:t>
            </w:r>
          </w:p>
        </w:tc>
        <w:tc>
          <w:tcPr>
            <w:tcW w:w="3222" w:type="dxa"/>
          </w:tcPr>
          <w:p w14:paraId="7A0CA311" w14:textId="7F94B197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150uL</w:t>
            </w:r>
          </w:p>
        </w:tc>
      </w:tr>
      <w:tr w:rsidR="003D11BD" w14:paraId="30E6413B" w14:textId="51D8CFAA" w:rsidTr="003D11BD">
        <w:tc>
          <w:tcPr>
            <w:tcW w:w="3508" w:type="dxa"/>
          </w:tcPr>
          <w:p w14:paraId="5FEE4454" w14:textId="4C99248F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PCR insert (pPriM_lacZ)</w:t>
            </w:r>
          </w:p>
        </w:tc>
        <w:tc>
          <w:tcPr>
            <w:tcW w:w="3484" w:type="dxa"/>
          </w:tcPr>
          <w:p w14:paraId="52C028B3" w14:textId="370A1108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0.24g</w:t>
            </w:r>
          </w:p>
        </w:tc>
        <w:tc>
          <w:tcPr>
            <w:tcW w:w="3222" w:type="dxa"/>
          </w:tcPr>
          <w:p w14:paraId="05A39CC8" w14:textId="6A4285E5" w:rsidR="003D11BD" w:rsidRPr="003D11BD" w:rsidRDefault="003D11BD" w:rsidP="000E4C16">
            <w:pPr>
              <w:rPr>
                <w:bCs/>
              </w:rPr>
            </w:pPr>
            <w:r>
              <w:rPr>
                <w:bCs/>
              </w:rPr>
              <w:t>240uL</w:t>
            </w:r>
          </w:p>
        </w:tc>
      </w:tr>
    </w:tbl>
    <w:p w14:paraId="76C8AF83" w14:textId="462AB683" w:rsidR="003D11BD" w:rsidRDefault="003D11BD" w:rsidP="00DB7E83">
      <w:pPr>
        <w:pStyle w:val="Heading2"/>
      </w:pPr>
      <w:bookmarkStart w:id="14" w:name="_Toc57824330"/>
      <w:r w:rsidRPr="003D11BD">
        <w:t>Gel extraction and cleanup:</w:t>
      </w:r>
      <w:bookmarkEnd w:id="14"/>
    </w:p>
    <w:p w14:paraId="76CA84C6" w14:textId="3E2A7F63" w:rsidR="00265B40" w:rsidRDefault="003D11BD" w:rsidP="00265B40">
      <w:r w:rsidRPr="003D11BD">
        <w:t>Image gel with UV light (use blue screen and yellow goggles) and cut bands with razor blade, then followed</w:t>
      </w:r>
      <w:r>
        <w:t xml:space="preserve"> “</w:t>
      </w:r>
      <w:r w:rsidR="00265B40">
        <w:t>Qiagen gel extraction kit protocol</w:t>
      </w:r>
      <w:r>
        <w:t>”</w:t>
      </w:r>
    </w:p>
    <w:p w14:paraId="7F65D067" w14:textId="0DF35ACF" w:rsidR="003D11BD" w:rsidRPr="003D11BD" w:rsidRDefault="003D11BD" w:rsidP="00DB7E83">
      <w:pPr>
        <w:pStyle w:val="Heading2"/>
      </w:pPr>
      <w:bookmarkStart w:id="15" w:name="_Toc57824331"/>
      <w:r w:rsidRPr="003D11BD">
        <w:t>Ligation</w:t>
      </w:r>
      <w:r w:rsidR="00D81E1D">
        <w:t xml:space="preserve"> of insert</w:t>
      </w:r>
      <w:r w:rsidRPr="003D11BD">
        <w:t xml:space="preserve"> </w:t>
      </w:r>
      <w:r w:rsidR="00D81E1D">
        <w:t xml:space="preserve">pPriM_lacZ </w:t>
      </w:r>
      <w:r w:rsidRPr="003D11BD">
        <w:t>with plasmid</w:t>
      </w:r>
      <w:r w:rsidR="00D81E1D">
        <w:t xml:space="preserve"> pKR14</w:t>
      </w:r>
      <w:r w:rsidR="00A953F6">
        <w:t xml:space="preserve"> to make PKR76</w:t>
      </w:r>
      <w:r>
        <w:t>:</w:t>
      </w:r>
      <w:bookmarkEnd w:id="15"/>
    </w:p>
    <w:p w14:paraId="2C02735E" w14:textId="024D1204" w:rsidR="00237E15" w:rsidRDefault="003D11BD" w:rsidP="00237E15">
      <w:r>
        <w:t xml:space="preserve">Followed </w:t>
      </w:r>
      <w:r w:rsidR="00237E15">
        <w:t>“Ligations” protocol under shared files</w:t>
      </w:r>
    </w:p>
    <w:p w14:paraId="61B8C625" w14:textId="30EAC831" w:rsidR="003D11BD" w:rsidRPr="00237E15" w:rsidRDefault="003D11BD" w:rsidP="003D11BD">
      <w:pPr>
        <w:spacing w:after="0"/>
      </w:pPr>
      <w:r>
        <w:lastRenderedPageBreak/>
        <w:t>Samples:</w:t>
      </w:r>
    </w:p>
    <w:tbl>
      <w:tblPr>
        <w:tblStyle w:val="TableGrid"/>
        <w:tblW w:w="8365" w:type="dxa"/>
        <w:tblLook w:val="04A0" w:firstRow="1" w:lastRow="0" w:firstColumn="1" w:lastColumn="0" w:noHBand="0" w:noVBand="1"/>
      </w:tblPr>
      <w:tblGrid>
        <w:gridCol w:w="1017"/>
        <w:gridCol w:w="3478"/>
        <w:gridCol w:w="3870"/>
      </w:tblGrid>
      <w:tr w:rsidR="00F41464" w14:paraId="1BC9A41E" w14:textId="77777777" w:rsidTr="008C7DB2">
        <w:tc>
          <w:tcPr>
            <w:tcW w:w="1017" w:type="dxa"/>
          </w:tcPr>
          <w:p w14:paraId="3C168485" w14:textId="77777777" w:rsidR="00F41464" w:rsidRDefault="00F41464" w:rsidP="008C7DB2">
            <w:pPr>
              <w:jc w:val="center"/>
            </w:pPr>
            <w:r>
              <w:t>Tube</w:t>
            </w:r>
          </w:p>
        </w:tc>
        <w:tc>
          <w:tcPr>
            <w:tcW w:w="3478" w:type="dxa"/>
          </w:tcPr>
          <w:p w14:paraId="46E6ABD2" w14:textId="77777777" w:rsidR="00F41464" w:rsidRDefault="00F41464" w:rsidP="008C7DB2">
            <w:pPr>
              <w:jc w:val="center"/>
            </w:pPr>
            <w:r>
              <w:t>Insert</w:t>
            </w:r>
          </w:p>
        </w:tc>
        <w:tc>
          <w:tcPr>
            <w:tcW w:w="3870" w:type="dxa"/>
          </w:tcPr>
          <w:p w14:paraId="1A5A7866" w14:textId="77777777" w:rsidR="00F41464" w:rsidRDefault="00F41464" w:rsidP="008C7DB2">
            <w:pPr>
              <w:jc w:val="center"/>
            </w:pPr>
            <w:r>
              <w:t>Backbone</w:t>
            </w:r>
          </w:p>
        </w:tc>
      </w:tr>
      <w:tr w:rsidR="00F41464" w14:paraId="6258467A" w14:textId="77777777" w:rsidTr="008C7DB2">
        <w:tc>
          <w:tcPr>
            <w:tcW w:w="1017" w:type="dxa"/>
          </w:tcPr>
          <w:p w14:paraId="21A9DC2E" w14:textId="77777777" w:rsidR="00F41464" w:rsidRDefault="00F41464" w:rsidP="008C7DB2">
            <w:pPr>
              <w:jc w:val="center"/>
            </w:pPr>
            <w:r>
              <w:t>1</w:t>
            </w:r>
          </w:p>
        </w:tc>
        <w:tc>
          <w:tcPr>
            <w:tcW w:w="3478" w:type="dxa"/>
          </w:tcPr>
          <w:p w14:paraId="0C709CEB" w14:textId="3C440445" w:rsidR="00F41464" w:rsidRDefault="00F41464" w:rsidP="008C7DB2">
            <w:pPr>
              <w:jc w:val="center"/>
            </w:pPr>
            <w:proofErr w:type="spellStart"/>
            <w:r>
              <w:t>BamHI</w:t>
            </w:r>
            <w:proofErr w:type="spellEnd"/>
            <w:r>
              <w:t xml:space="preserve">, </w:t>
            </w:r>
            <w:proofErr w:type="spellStart"/>
            <w:r>
              <w:t>KpnI</w:t>
            </w:r>
            <w:proofErr w:type="spellEnd"/>
            <w:r>
              <w:t xml:space="preserve"> digested, purified PCR, </w:t>
            </w:r>
            <w:proofErr w:type="spellStart"/>
            <w:r>
              <w:t>pPriM_lacz</w:t>
            </w:r>
            <w:proofErr w:type="spellEnd"/>
          </w:p>
        </w:tc>
        <w:tc>
          <w:tcPr>
            <w:tcW w:w="3870" w:type="dxa"/>
          </w:tcPr>
          <w:p w14:paraId="57408C6E" w14:textId="0BE4EF2B" w:rsidR="00F41464" w:rsidRDefault="00F41464" w:rsidP="008C7DB2">
            <w:pPr>
              <w:jc w:val="center"/>
            </w:pPr>
            <w:proofErr w:type="spellStart"/>
            <w:r>
              <w:t>BamHI</w:t>
            </w:r>
            <w:proofErr w:type="spellEnd"/>
            <w:r>
              <w:t xml:space="preserve">, </w:t>
            </w:r>
            <w:proofErr w:type="spellStart"/>
            <w:r>
              <w:t>KpnI</w:t>
            </w:r>
            <w:proofErr w:type="spellEnd"/>
            <w:r>
              <w:t xml:space="preserve"> digested, purified pKR14</w:t>
            </w:r>
          </w:p>
        </w:tc>
      </w:tr>
      <w:tr w:rsidR="00F41464" w14:paraId="63E983C6" w14:textId="77777777" w:rsidTr="008C7DB2">
        <w:tc>
          <w:tcPr>
            <w:tcW w:w="1017" w:type="dxa"/>
          </w:tcPr>
          <w:p w14:paraId="6F94B373" w14:textId="77777777" w:rsidR="00F41464" w:rsidRDefault="00F41464" w:rsidP="008C7DB2">
            <w:pPr>
              <w:jc w:val="center"/>
            </w:pPr>
            <w:r>
              <w:t>2</w:t>
            </w:r>
          </w:p>
        </w:tc>
        <w:tc>
          <w:tcPr>
            <w:tcW w:w="3478" w:type="dxa"/>
          </w:tcPr>
          <w:p w14:paraId="36B529A8" w14:textId="77777777" w:rsidR="00F41464" w:rsidRDefault="00F41464" w:rsidP="008C7DB2">
            <w:pPr>
              <w:jc w:val="center"/>
            </w:pPr>
            <w:r>
              <w:t>-</w:t>
            </w:r>
          </w:p>
        </w:tc>
        <w:tc>
          <w:tcPr>
            <w:tcW w:w="3870" w:type="dxa"/>
          </w:tcPr>
          <w:p w14:paraId="5F0BD4A4" w14:textId="53C78D26" w:rsidR="00F41464" w:rsidRDefault="00F41464" w:rsidP="008C7DB2">
            <w:pPr>
              <w:jc w:val="center"/>
            </w:pPr>
            <w:proofErr w:type="spellStart"/>
            <w:r>
              <w:t>BamHI</w:t>
            </w:r>
            <w:proofErr w:type="spellEnd"/>
            <w:r>
              <w:t xml:space="preserve">, </w:t>
            </w:r>
            <w:proofErr w:type="spellStart"/>
            <w:r>
              <w:t>KpnI</w:t>
            </w:r>
            <w:proofErr w:type="spellEnd"/>
            <w:r>
              <w:t xml:space="preserve"> digested, purified pKR14</w:t>
            </w:r>
          </w:p>
        </w:tc>
      </w:tr>
    </w:tbl>
    <w:p w14:paraId="51360CD6" w14:textId="456408C6" w:rsidR="003D11BD" w:rsidRDefault="003D11BD" w:rsidP="003D11BD">
      <w:pPr>
        <w:spacing w:before="240" w:after="0"/>
        <w:jc w:val="left"/>
      </w:pPr>
      <w:r>
        <w:t>Master mix math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83"/>
        <w:gridCol w:w="2379"/>
        <w:gridCol w:w="2379"/>
        <w:gridCol w:w="2109"/>
      </w:tblGrid>
      <w:tr w:rsidR="00F41464" w14:paraId="028C06D4" w14:textId="77777777" w:rsidTr="008C7DB2">
        <w:tc>
          <w:tcPr>
            <w:tcW w:w="2483" w:type="dxa"/>
          </w:tcPr>
          <w:p w14:paraId="4964D15B" w14:textId="77777777" w:rsidR="00F41464" w:rsidRDefault="00F41464" w:rsidP="008C7DB2">
            <w:pPr>
              <w:jc w:val="left"/>
            </w:pPr>
            <w:r>
              <w:t>Component</w:t>
            </w:r>
          </w:p>
        </w:tc>
        <w:tc>
          <w:tcPr>
            <w:tcW w:w="2379" w:type="dxa"/>
          </w:tcPr>
          <w:p w14:paraId="3BC06D7F" w14:textId="77777777" w:rsidR="00F41464" w:rsidRDefault="00F41464" w:rsidP="008C7DB2">
            <w:pPr>
              <w:jc w:val="left"/>
            </w:pPr>
            <w:r>
              <w:t>Reaction 1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  <w:tc>
          <w:tcPr>
            <w:tcW w:w="2379" w:type="dxa"/>
          </w:tcPr>
          <w:p w14:paraId="60356804" w14:textId="77777777" w:rsidR="00F41464" w:rsidRDefault="00F41464" w:rsidP="008C7DB2">
            <w:pPr>
              <w:jc w:val="left"/>
            </w:pPr>
            <w:r>
              <w:t>Reaction 2 (</w:t>
            </w:r>
            <w:proofErr w:type="spellStart"/>
            <w:r>
              <w:t>uL</w:t>
            </w:r>
            <w:proofErr w:type="spellEnd"/>
            <w:r>
              <w:t>)</w:t>
            </w:r>
          </w:p>
        </w:tc>
        <w:tc>
          <w:tcPr>
            <w:tcW w:w="2109" w:type="dxa"/>
          </w:tcPr>
          <w:p w14:paraId="7BE45B35" w14:textId="77777777" w:rsidR="00F41464" w:rsidRDefault="00F41464" w:rsidP="008C7DB2">
            <w:pPr>
              <w:jc w:val="left"/>
            </w:pPr>
            <w:r>
              <w:t>Master Mix (3x)</w:t>
            </w:r>
          </w:p>
        </w:tc>
      </w:tr>
      <w:tr w:rsidR="00F41464" w14:paraId="563980CD" w14:textId="77777777" w:rsidTr="008C7DB2">
        <w:tc>
          <w:tcPr>
            <w:tcW w:w="2483" w:type="dxa"/>
          </w:tcPr>
          <w:p w14:paraId="50EEAF2F" w14:textId="77777777" w:rsidR="00F41464" w:rsidRDefault="00F41464" w:rsidP="008C7DB2">
            <w:pPr>
              <w:jc w:val="left"/>
            </w:pPr>
            <w:r>
              <w:t>H</w:t>
            </w:r>
            <w:r w:rsidRPr="000C6A28">
              <w:rPr>
                <w:vertAlign w:val="subscript"/>
              </w:rPr>
              <w:t>2</w:t>
            </w:r>
            <w:r>
              <w:t>O</w:t>
            </w:r>
          </w:p>
        </w:tc>
        <w:tc>
          <w:tcPr>
            <w:tcW w:w="2379" w:type="dxa"/>
          </w:tcPr>
          <w:p w14:paraId="6FC37271" w14:textId="77777777" w:rsidR="00F41464" w:rsidRDefault="00F41464" w:rsidP="008C7DB2">
            <w:pPr>
              <w:jc w:val="left"/>
            </w:pPr>
            <w:r>
              <w:t>11.5</w:t>
            </w:r>
          </w:p>
        </w:tc>
        <w:tc>
          <w:tcPr>
            <w:tcW w:w="2379" w:type="dxa"/>
          </w:tcPr>
          <w:p w14:paraId="380A5E20" w14:textId="77777777" w:rsidR="00F41464" w:rsidRDefault="00F41464" w:rsidP="008C7DB2">
            <w:pPr>
              <w:jc w:val="left"/>
            </w:pPr>
            <w:r>
              <w:t>11.5</w:t>
            </w:r>
          </w:p>
        </w:tc>
        <w:tc>
          <w:tcPr>
            <w:tcW w:w="2109" w:type="dxa"/>
          </w:tcPr>
          <w:p w14:paraId="00C9BBE2" w14:textId="77777777" w:rsidR="00F41464" w:rsidRDefault="00F41464" w:rsidP="008C7DB2">
            <w:pPr>
              <w:jc w:val="left"/>
            </w:pPr>
            <w:r>
              <w:t>34.5</w:t>
            </w:r>
          </w:p>
        </w:tc>
      </w:tr>
      <w:tr w:rsidR="00F41464" w14:paraId="23B1CFA8" w14:textId="77777777" w:rsidTr="008C7DB2">
        <w:tc>
          <w:tcPr>
            <w:tcW w:w="2483" w:type="dxa"/>
          </w:tcPr>
          <w:p w14:paraId="770F1F0C" w14:textId="77777777" w:rsidR="00F41464" w:rsidRDefault="00F41464" w:rsidP="008C7DB2">
            <w:pPr>
              <w:jc w:val="left"/>
            </w:pPr>
            <w:r>
              <w:t>10x ligase buffer</w:t>
            </w:r>
          </w:p>
        </w:tc>
        <w:tc>
          <w:tcPr>
            <w:tcW w:w="2379" w:type="dxa"/>
          </w:tcPr>
          <w:p w14:paraId="1A270E37" w14:textId="77777777" w:rsidR="00F41464" w:rsidRDefault="00F41464" w:rsidP="008C7DB2">
            <w:pPr>
              <w:jc w:val="left"/>
            </w:pPr>
            <w:r>
              <w:t>2.0</w:t>
            </w:r>
          </w:p>
        </w:tc>
        <w:tc>
          <w:tcPr>
            <w:tcW w:w="2379" w:type="dxa"/>
          </w:tcPr>
          <w:p w14:paraId="67591B63" w14:textId="77777777" w:rsidR="00F41464" w:rsidRDefault="00F41464" w:rsidP="008C7DB2">
            <w:pPr>
              <w:jc w:val="left"/>
            </w:pPr>
            <w:r>
              <w:t>2.0</w:t>
            </w:r>
          </w:p>
        </w:tc>
        <w:tc>
          <w:tcPr>
            <w:tcW w:w="2109" w:type="dxa"/>
          </w:tcPr>
          <w:p w14:paraId="607C82C6" w14:textId="77777777" w:rsidR="00F41464" w:rsidRDefault="00F41464" w:rsidP="008C7DB2">
            <w:pPr>
              <w:jc w:val="left"/>
            </w:pPr>
            <w:r>
              <w:t>6</w:t>
            </w:r>
          </w:p>
        </w:tc>
      </w:tr>
      <w:tr w:rsidR="00F41464" w14:paraId="319AFC71" w14:textId="77777777" w:rsidTr="008C7DB2">
        <w:tc>
          <w:tcPr>
            <w:tcW w:w="2483" w:type="dxa"/>
          </w:tcPr>
          <w:p w14:paraId="77781ED1" w14:textId="77777777" w:rsidR="00F41464" w:rsidRDefault="00F41464" w:rsidP="008C7DB2">
            <w:pPr>
              <w:jc w:val="left"/>
            </w:pPr>
            <w:r>
              <w:t>Insert</w:t>
            </w:r>
          </w:p>
        </w:tc>
        <w:tc>
          <w:tcPr>
            <w:tcW w:w="2379" w:type="dxa"/>
          </w:tcPr>
          <w:p w14:paraId="5643405F" w14:textId="77777777" w:rsidR="00F41464" w:rsidRDefault="00F41464" w:rsidP="008C7DB2">
            <w:pPr>
              <w:jc w:val="left"/>
            </w:pPr>
            <w:r>
              <w:t>4.0</w:t>
            </w:r>
          </w:p>
        </w:tc>
        <w:tc>
          <w:tcPr>
            <w:tcW w:w="2379" w:type="dxa"/>
          </w:tcPr>
          <w:p w14:paraId="6D094D82" w14:textId="77777777" w:rsidR="00F41464" w:rsidRDefault="00F41464" w:rsidP="008C7DB2">
            <w:pPr>
              <w:jc w:val="left"/>
            </w:pPr>
            <w:r>
              <w:t>-</w:t>
            </w:r>
          </w:p>
        </w:tc>
        <w:tc>
          <w:tcPr>
            <w:tcW w:w="2109" w:type="dxa"/>
          </w:tcPr>
          <w:p w14:paraId="18EF5BA1" w14:textId="77777777" w:rsidR="00F41464" w:rsidRDefault="00F41464" w:rsidP="008C7DB2">
            <w:pPr>
              <w:jc w:val="left"/>
            </w:pPr>
            <w:r>
              <w:t>-</w:t>
            </w:r>
          </w:p>
        </w:tc>
      </w:tr>
      <w:tr w:rsidR="00F41464" w14:paraId="2B2053DD" w14:textId="77777777" w:rsidTr="008C7DB2">
        <w:tc>
          <w:tcPr>
            <w:tcW w:w="2483" w:type="dxa"/>
          </w:tcPr>
          <w:p w14:paraId="21D3436F" w14:textId="77777777" w:rsidR="00F41464" w:rsidRDefault="00F41464" w:rsidP="008C7DB2">
            <w:pPr>
              <w:jc w:val="left"/>
            </w:pPr>
            <w:r>
              <w:t>Backbone</w:t>
            </w:r>
          </w:p>
        </w:tc>
        <w:tc>
          <w:tcPr>
            <w:tcW w:w="2379" w:type="dxa"/>
          </w:tcPr>
          <w:p w14:paraId="40CEBEA2" w14:textId="77777777" w:rsidR="00F41464" w:rsidRDefault="00F41464" w:rsidP="008C7DB2">
            <w:pPr>
              <w:jc w:val="left"/>
            </w:pPr>
            <w:r>
              <w:t>2.0</w:t>
            </w:r>
          </w:p>
        </w:tc>
        <w:tc>
          <w:tcPr>
            <w:tcW w:w="2379" w:type="dxa"/>
          </w:tcPr>
          <w:p w14:paraId="5674275D" w14:textId="77777777" w:rsidR="00F41464" w:rsidRDefault="00F41464" w:rsidP="008C7DB2">
            <w:pPr>
              <w:jc w:val="left"/>
            </w:pPr>
            <w:r>
              <w:t>2.0</w:t>
            </w:r>
          </w:p>
        </w:tc>
        <w:tc>
          <w:tcPr>
            <w:tcW w:w="2109" w:type="dxa"/>
          </w:tcPr>
          <w:p w14:paraId="411704CF" w14:textId="77777777" w:rsidR="00F41464" w:rsidRDefault="00F41464" w:rsidP="008C7DB2">
            <w:pPr>
              <w:jc w:val="left"/>
            </w:pPr>
            <w:r>
              <w:t>6</w:t>
            </w:r>
          </w:p>
        </w:tc>
      </w:tr>
      <w:tr w:rsidR="00F41464" w14:paraId="1E77ED2E" w14:textId="77777777" w:rsidTr="008C7DB2">
        <w:tc>
          <w:tcPr>
            <w:tcW w:w="2483" w:type="dxa"/>
          </w:tcPr>
          <w:p w14:paraId="123E16E3" w14:textId="77777777" w:rsidR="00F41464" w:rsidRDefault="00F41464" w:rsidP="008C7DB2">
            <w:pPr>
              <w:jc w:val="left"/>
            </w:pPr>
            <w:r>
              <w:t>Ligase</w:t>
            </w:r>
          </w:p>
        </w:tc>
        <w:tc>
          <w:tcPr>
            <w:tcW w:w="2379" w:type="dxa"/>
          </w:tcPr>
          <w:p w14:paraId="7300AE85" w14:textId="77777777" w:rsidR="00F41464" w:rsidRDefault="00F41464" w:rsidP="008C7DB2">
            <w:pPr>
              <w:jc w:val="left"/>
            </w:pPr>
            <w:r>
              <w:t>0.5</w:t>
            </w:r>
          </w:p>
        </w:tc>
        <w:tc>
          <w:tcPr>
            <w:tcW w:w="2379" w:type="dxa"/>
          </w:tcPr>
          <w:p w14:paraId="7C341D06" w14:textId="77777777" w:rsidR="00F41464" w:rsidRDefault="00F41464" w:rsidP="008C7DB2">
            <w:pPr>
              <w:jc w:val="left"/>
            </w:pPr>
            <w:r>
              <w:t>0.5</w:t>
            </w:r>
          </w:p>
        </w:tc>
        <w:tc>
          <w:tcPr>
            <w:tcW w:w="2109" w:type="dxa"/>
          </w:tcPr>
          <w:p w14:paraId="764A60FE" w14:textId="77777777" w:rsidR="00F41464" w:rsidRDefault="00F41464" w:rsidP="008C7DB2">
            <w:pPr>
              <w:jc w:val="left"/>
            </w:pPr>
            <w:r>
              <w:t>1.5</w:t>
            </w:r>
          </w:p>
        </w:tc>
      </w:tr>
      <w:tr w:rsidR="00F41464" w14:paraId="0585595F" w14:textId="77777777" w:rsidTr="008C7DB2">
        <w:tc>
          <w:tcPr>
            <w:tcW w:w="2483" w:type="dxa"/>
          </w:tcPr>
          <w:p w14:paraId="79D2CFC1" w14:textId="77777777" w:rsidR="00F41464" w:rsidRDefault="00F41464" w:rsidP="008C7DB2">
            <w:pPr>
              <w:jc w:val="left"/>
            </w:pPr>
            <w:r>
              <w:t>TOTAL</w:t>
            </w:r>
          </w:p>
        </w:tc>
        <w:tc>
          <w:tcPr>
            <w:tcW w:w="2379" w:type="dxa"/>
          </w:tcPr>
          <w:p w14:paraId="27791B59" w14:textId="77777777" w:rsidR="00F41464" w:rsidRDefault="00F41464" w:rsidP="008C7DB2">
            <w:pPr>
              <w:jc w:val="left"/>
            </w:pPr>
            <w:r>
              <w:t>20.0</w:t>
            </w:r>
          </w:p>
        </w:tc>
        <w:tc>
          <w:tcPr>
            <w:tcW w:w="2379" w:type="dxa"/>
          </w:tcPr>
          <w:p w14:paraId="6C1ADF19" w14:textId="77777777" w:rsidR="00F41464" w:rsidRDefault="00F41464" w:rsidP="008C7DB2">
            <w:pPr>
              <w:jc w:val="left"/>
            </w:pPr>
            <w:r>
              <w:t>20.0</w:t>
            </w:r>
          </w:p>
        </w:tc>
        <w:tc>
          <w:tcPr>
            <w:tcW w:w="2109" w:type="dxa"/>
          </w:tcPr>
          <w:p w14:paraId="5DEDC402" w14:textId="77777777" w:rsidR="00F41464" w:rsidRDefault="00F41464" w:rsidP="008C7DB2">
            <w:pPr>
              <w:jc w:val="left"/>
            </w:pPr>
            <w:r>
              <w:t>48</w:t>
            </w:r>
          </w:p>
        </w:tc>
      </w:tr>
    </w:tbl>
    <w:p w14:paraId="329997E4" w14:textId="2306C41B" w:rsidR="00F41464" w:rsidRDefault="003D11BD" w:rsidP="003D11BD">
      <w:pPr>
        <w:spacing w:before="240"/>
        <w:jc w:val="left"/>
      </w:pPr>
      <w:r>
        <w:t>I</w:t>
      </w:r>
      <w:r w:rsidR="00F41464">
        <w:t>ncubate</w:t>
      </w:r>
      <w:r>
        <w:t>d</w:t>
      </w:r>
      <w:r w:rsidR="00F41464">
        <w:t xml:space="preserve"> overnight 16 degrees</w:t>
      </w:r>
      <w:r>
        <w:t xml:space="preserve"> in thermocycler</w:t>
      </w:r>
    </w:p>
    <w:p w14:paraId="48F8A0B5" w14:textId="77777777" w:rsidR="00295CDA" w:rsidRDefault="00295CDA" w:rsidP="00B00D2A">
      <w:pPr>
        <w:rPr>
          <w:b/>
          <w:bCs/>
          <w:sz w:val="28"/>
          <w:szCs w:val="28"/>
        </w:rPr>
      </w:pPr>
    </w:p>
    <w:p w14:paraId="70371FA2" w14:textId="6ABF53A4" w:rsidR="002B5F68" w:rsidRPr="0045174A" w:rsidRDefault="002B5F68" w:rsidP="00B00D2A">
      <w:pPr>
        <w:rPr>
          <w:b/>
          <w:bCs/>
          <w:sz w:val="28"/>
          <w:szCs w:val="28"/>
        </w:rPr>
      </w:pPr>
      <w:r w:rsidRPr="0045174A">
        <w:rPr>
          <w:b/>
          <w:bCs/>
          <w:sz w:val="28"/>
          <w:szCs w:val="28"/>
        </w:rPr>
        <w:t>Friday, November 6, 2020</w:t>
      </w:r>
    </w:p>
    <w:p w14:paraId="0DC59034" w14:textId="77777777" w:rsidR="002B5F68" w:rsidRPr="007B216F" w:rsidRDefault="002B5F68" w:rsidP="002B5F68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1A9AB330" w14:textId="07BE8F0A" w:rsidR="002B5F68" w:rsidRPr="00694960" w:rsidRDefault="002B5F68" w:rsidP="002B5F68">
      <w:pPr>
        <w:pStyle w:val="ListParagraph"/>
        <w:numPr>
          <w:ilvl w:val="0"/>
          <w:numId w:val="14"/>
        </w:numPr>
        <w:rPr>
          <w:b/>
          <w:strike/>
          <w:u w:val="single"/>
        </w:rPr>
      </w:pPr>
      <w:r w:rsidRPr="00694960">
        <w:rPr>
          <w:strike/>
          <w:sz w:val="18"/>
          <w:szCs w:val="18"/>
        </w:rPr>
        <w:t>Transformation</w:t>
      </w:r>
    </w:p>
    <w:p w14:paraId="0C47F57A" w14:textId="0DA88C7F" w:rsidR="003D11BD" w:rsidRPr="003D11BD" w:rsidRDefault="003D11BD" w:rsidP="00DB7E83">
      <w:pPr>
        <w:pStyle w:val="Heading2"/>
      </w:pPr>
      <w:bookmarkStart w:id="16" w:name="_Toc57824332"/>
      <w:r w:rsidRPr="003D11BD">
        <w:t>Transformation</w:t>
      </w:r>
      <w:r w:rsidR="00295CDA">
        <w:t xml:space="preserve"> of </w:t>
      </w:r>
      <w:proofErr w:type="gramStart"/>
      <w:r w:rsidR="00295CDA">
        <w:t>E.coli</w:t>
      </w:r>
      <w:proofErr w:type="gramEnd"/>
      <w:r w:rsidR="002E244B">
        <w:t xml:space="preserve"> with </w:t>
      </w:r>
      <w:r w:rsidR="00A953F6">
        <w:t>PKR76 (</w:t>
      </w:r>
      <w:r w:rsidR="002E244B">
        <w:t>PKR14+pPriM_lacZ</w:t>
      </w:r>
      <w:r w:rsidR="00A953F6">
        <w:t>)</w:t>
      </w:r>
      <w:r w:rsidRPr="003D11BD">
        <w:t>:</w:t>
      </w:r>
      <w:bookmarkEnd w:id="16"/>
    </w:p>
    <w:p w14:paraId="0BB3CD9A" w14:textId="4C0BEB76" w:rsidR="00237E15" w:rsidRPr="00237E15" w:rsidRDefault="00237E15" w:rsidP="00237E15">
      <w:r>
        <w:t>“</w:t>
      </w:r>
      <w:proofErr w:type="gramStart"/>
      <w:r>
        <w:t>E.coli</w:t>
      </w:r>
      <w:proofErr w:type="gramEnd"/>
      <w:r>
        <w:t xml:space="preserve"> Chemical Transformation” protocol under shared files</w:t>
      </w:r>
    </w:p>
    <w:tbl>
      <w:tblPr>
        <w:tblStyle w:val="TableGrid"/>
        <w:tblW w:w="8545" w:type="dxa"/>
        <w:tblLayout w:type="fixed"/>
        <w:tblLook w:val="04A0" w:firstRow="1" w:lastRow="0" w:firstColumn="1" w:lastColumn="0" w:noHBand="0" w:noVBand="1"/>
      </w:tblPr>
      <w:tblGrid>
        <w:gridCol w:w="805"/>
        <w:gridCol w:w="1080"/>
        <w:gridCol w:w="1530"/>
        <w:gridCol w:w="810"/>
        <w:gridCol w:w="2160"/>
        <w:gridCol w:w="2160"/>
      </w:tblGrid>
      <w:tr w:rsidR="00E37E62" w:rsidRPr="00E37E62" w14:paraId="02979D76" w14:textId="77777777" w:rsidTr="00A953F6">
        <w:tc>
          <w:tcPr>
            <w:tcW w:w="805" w:type="dxa"/>
          </w:tcPr>
          <w:p w14:paraId="323F4FC4" w14:textId="77777777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Tube number</w:t>
            </w:r>
          </w:p>
        </w:tc>
        <w:tc>
          <w:tcPr>
            <w:tcW w:w="1080" w:type="dxa"/>
          </w:tcPr>
          <w:p w14:paraId="41E3CD8C" w14:textId="77777777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Purpose</w:t>
            </w:r>
          </w:p>
        </w:tc>
        <w:tc>
          <w:tcPr>
            <w:tcW w:w="1530" w:type="dxa"/>
          </w:tcPr>
          <w:p w14:paraId="5B51484D" w14:textId="77777777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DNA</w:t>
            </w:r>
          </w:p>
        </w:tc>
        <w:tc>
          <w:tcPr>
            <w:tcW w:w="810" w:type="dxa"/>
          </w:tcPr>
          <w:p w14:paraId="584FA702" w14:textId="77777777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Volume of DNA</w:t>
            </w:r>
          </w:p>
        </w:tc>
        <w:tc>
          <w:tcPr>
            <w:tcW w:w="2160" w:type="dxa"/>
          </w:tcPr>
          <w:p w14:paraId="02C6ED4B" w14:textId="77777777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Final volume to plate</w:t>
            </w:r>
          </w:p>
        </w:tc>
        <w:tc>
          <w:tcPr>
            <w:tcW w:w="2160" w:type="dxa"/>
          </w:tcPr>
          <w:p w14:paraId="248A0980" w14:textId="65ED7226" w:rsidR="00E37E62" w:rsidRPr="00E37E62" w:rsidRDefault="00E37E62" w:rsidP="008C7DB2">
            <w:pPr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 xml:space="preserve">Number of </w:t>
            </w:r>
            <w:r>
              <w:rPr>
                <w:b/>
                <w:sz w:val="18"/>
                <w:szCs w:val="18"/>
              </w:rPr>
              <w:t>nourseothricin (</w:t>
            </w:r>
            <w:proofErr w:type="spellStart"/>
            <w:r>
              <w:rPr>
                <w:b/>
                <w:sz w:val="18"/>
                <w:szCs w:val="18"/>
              </w:rPr>
              <w:t>nat</w:t>
            </w:r>
            <w:proofErr w:type="spellEnd"/>
            <w:r>
              <w:rPr>
                <w:b/>
                <w:sz w:val="18"/>
                <w:szCs w:val="18"/>
              </w:rPr>
              <w:t xml:space="preserve">) </w:t>
            </w:r>
            <w:r w:rsidRPr="00E37E62">
              <w:rPr>
                <w:b/>
                <w:sz w:val="18"/>
                <w:szCs w:val="18"/>
              </w:rPr>
              <w:t>-containing plates</w:t>
            </w:r>
          </w:p>
        </w:tc>
      </w:tr>
      <w:tr w:rsidR="00E37E62" w:rsidRPr="00E37E62" w14:paraId="79C3A7FB" w14:textId="77777777" w:rsidTr="00A953F6">
        <w:tc>
          <w:tcPr>
            <w:tcW w:w="805" w:type="dxa"/>
          </w:tcPr>
          <w:p w14:paraId="0D807BE8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1</w:t>
            </w:r>
          </w:p>
        </w:tc>
        <w:tc>
          <w:tcPr>
            <w:tcW w:w="1080" w:type="dxa"/>
          </w:tcPr>
          <w:p w14:paraId="151E2411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(+) control</w:t>
            </w:r>
          </w:p>
        </w:tc>
        <w:tc>
          <w:tcPr>
            <w:tcW w:w="1530" w:type="dxa"/>
          </w:tcPr>
          <w:p w14:paraId="405A4DCF" w14:textId="78965BA5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pK</w:t>
            </w:r>
            <w:r>
              <w:rPr>
                <w:sz w:val="18"/>
                <w:szCs w:val="18"/>
              </w:rPr>
              <w:t>R16</w:t>
            </w:r>
          </w:p>
        </w:tc>
        <w:tc>
          <w:tcPr>
            <w:tcW w:w="810" w:type="dxa"/>
          </w:tcPr>
          <w:p w14:paraId="6367C96D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 xml:space="preserve">1 </w:t>
            </w:r>
            <w:proofErr w:type="spellStart"/>
            <w:r w:rsidRPr="00E37E62">
              <w:rPr>
                <w:sz w:val="18"/>
                <w:szCs w:val="18"/>
              </w:rPr>
              <w:t>uL</w:t>
            </w:r>
            <w:proofErr w:type="spellEnd"/>
          </w:p>
        </w:tc>
        <w:tc>
          <w:tcPr>
            <w:tcW w:w="2160" w:type="dxa"/>
          </w:tcPr>
          <w:p w14:paraId="1FA74287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0 ul, 100 ul</w:t>
            </w:r>
          </w:p>
        </w:tc>
        <w:tc>
          <w:tcPr>
            <w:tcW w:w="2160" w:type="dxa"/>
          </w:tcPr>
          <w:p w14:paraId="6EAFE60B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</w:t>
            </w:r>
          </w:p>
        </w:tc>
      </w:tr>
      <w:tr w:rsidR="00E37E62" w:rsidRPr="00E37E62" w14:paraId="32ACD201" w14:textId="77777777" w:rsidTr="00A953F6">
        <w:tc>
          <w:tcPr>
            <w:tcW w:w="805" w:type="dxa"/>
          </w:tcPr>
          <w:p w14:paraId="62103773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</w:t>
            </w:r>
          </w:p>
        </w:tc>
        <w:tc>
          <w:tcPr>
            <w:tcW w:w="1080" w:type="dxa"/>
          </w:tcPr>
          <w:p w14:paraId="232C2CF1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(-) control</w:t>
            </w:r>
          </w:p>
        </w:tc>
        <w:tc>
          <w:tcPr>
            <w:tcW w:w="1530" w:type="dxa"/>
          </w:tcPr>
          <w:p w14:paraId="70C4DE2F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None</w:t>
            </w:r>
          </w:p>
        </w:tc>
        <w:tc>
          <w:tcPr>
            <w:tcW w:w="810" w:type="dxa"/>
          </w:tcPr>
          <w:p w14:paraId="4B8C9999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0</w:t>
            </w:r>
          </w:p>
        </w:tc>
        <w:tc>
          <w:tcPr>
            <w:tcW w:w="2160" w:type="dxa"/>
          </w:tcPr>
          <w:p w14:paraId="6BED6B68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0 ul, 100 ul</w:t>
            </w:r>
          </w:p>
        </w:tc>
        <w:tc>
          <w:tcPr>
            <w:tcW w:w="2160" w:type="dxa"/>
          </w:tcPr>
          <w:p w14:paraId="0E3E530B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</w:t>
            </w:r>
          </w:p>
        </w:tc>
      </w:tr>
      <w:tr w:rsidR="00E37E62" w:rsidRPr="00E37E62" w14:paraId="07686ABD" w14:textId="77777777" w:rsidTr="00A953F6">
        <w:tc>
          <w:tcPr>
            <w:tcW w:w="805" w:type="dxa"/>
          </w:tcPr>
          <w:p w14:paraId="2B014C74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3</w:t>
            </w:r>
          </w:p>
        </w:tc>
        <w:tc>
          <w:tcPr>
            <w:tcW w:w="1080" w:type="dxa"/>
          </w:tcPr>
          <w:p w14:paraId="6BDEBAAE" w14:textId="184B32EE" w:rsidR="00E37E62" w:rsidRPr="00E37E62" w:rsidRDefault="008A11C0" w:rsidP="008C7DB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igation 2 (</w:t>
            </w:r>
            <w:r w:rsidRPr="00E37E62">
              <w:rPr>
                <w:sz w:val="18"/>
                <w:szCs w:val="18"/>
              </w:rPr>
              <w:t>Backbone Ligation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1530" w:type="dxa"/>
          </w:tcPr>
          <w:p w14:paraId="5AAC9C6C" w14:textId="308F3CEB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p</w:t>
            </w:r>
            <w:r>
              <w:rPr>
                <w:sz w:val="18"/>
                <w:szCs w:val="18"/>
              </w:rPr>
              <w:t xml:space="preserve">kR14 </w:t>
            </w:r>
            <w:r w:rsidRPr="00E37E62">
              <w:rPr>
                <w:sz w:val="18"/>
                <w:szCs w:val="18"/>
              </w:rPr>
              <w:t>(digested)</w:t>
            </w:r>
          </w:p>
        </w:tc>
        <w:tc>
          <w:tcPr>
            <w:tcW w:w="810" w:type="dxa"/>
          </w:tcPr>
          <w:p w14:paraId="2AF9B4C6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 xml:space="preserve">8 </w:t>
            </w:r>
            <w:proofErr w:type="spellStart"/>
            <w:r w:rsidRPr="00E37E62">
              <w:rPr>
                <w:sz w:val="18"/>
                <w:szCs w:val="18"/>
              </w:rPr>
              <w:t>uL</w:t>
            </w:r>
            <w:proofErr w:type="spellEnd"/>
          </w:p>
        </w:tc>
        <w:tc>
          <w:tcPr>
            <w:tcW w:w="2160" w:type="dxa"/>
          </w:tcPr>
          <w:p w14:paraId="4898EC17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 xml:space="preserve">100 </w:t>
            </w:r>
            <w:proofErr w:type="spellStart"/>
            <w:r w:rsidRPr="00E37E62">
              <w:rPr>
                <w:sz w:val="18"/>
                <w:szCs w:val="18"/>
              </w:rPr>
              <w:t>uL</w:t>
            </w:r>
            <w:proofErr w:type="spellEnd"/>
            <w:r w:rsidRPr="00E37E62">
              <w:rPr>
                <w:sz w:val="18"/>
                <w:szCs w:val="18"/>
              </w:rPr>
              <w:t>, remaining</w:t>
            </w:r>
          </w:p>
        </w:tc>
        <w:tc>
          <w:tcPr>
            <w:tcW w:w="2160" w:type="dxa"/>
          </w:tcPr>
          <w:p w14:paraId="2DA6183B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</w:t>
            </w:r>
          </w:p>
        </w:tc>
      </w:tr>
      <w:tr w:rsidR="00E37E62" w:rsidRPr="00E37E62" w14:paraId="102084A9" w14:textId="77777777" w:rsidTr="00A953F6">
        <w:tc>
          <w:tcPr>
            <w:tcW w:w="805" w:type="dxa"/>
          </w:tcPr>
          <w:p w14:paraId="4BD37FF8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4</w:t>
            </w:r>
          </w:p>
        </w:tc>
        <w:tc>
          <w:tcPr>
            <w:tcW w:w="1080" w:type="dxa"/>
          </w:tcPr>
          <w:p w14:paraId="0BE1267D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Ligation 1</w:t>
            </w:r>
          </w:p>
        </w:tc>
        <w:tc>
          <w:tcPr>
            <w:tcW w:w="1530" w:type="dxa"/>
          </w:tcPr>
          <w:p w14:paraId="578E3145" w14:textId="18EF13E5" w:rsidR="00E37E62" w:rsidRPr="00E37E62" w:rsidRDefault="00A953F6" w:rsidP="008C7DB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KR76 (</w:t>
            </w:r>
            <w:r w:rsidR="00E37E62">
              <w:rPr>
                <w:sz w:val="18"/>
                <w:szCs w:val="18"/>
              </w:rPr>
              <w:t>pKR14+insert</w:t>
            </w:r>
            <w:r>
              <w:rPr>
                <w:sz w:val="18"/>
                <w:szCs w:val="18"/>
              </w:rPr>
              <w:t xml:space="preserve"> </w:t>
            </w:r>
            <w:proofErr w:type="spellStart"/>
            <w:r w:rsidR="00E37E62">
              <w:rPr>
                <w:sz w:val="18"/>
                <w:szCs w:val="18"/>
              </w:rPr>
              <w:t>pPriM_lacz</w:t>
            </w:r>
            <w:proofErr w:type="spellEnd"/>
            <w:r w:rsidR="00E37E62">
              <w:rPr>
                <w:sz w:val="18"/>
                <w:szCs w:val="18"/>
              </w:rPr>
              <w:t>)</w:t>
            </w:r>
          </w:p>
        </w:tc>
        <w:tc>
          <w:tcPr>
            <w:tcW w:w="810" w:type="dxa"/>
          </w:tcPr>
          <w:p w14:paraId="05051630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 xml:space="preserve">8 </w:t>
            </w:r>
            <w:proofErr w:type="spellStart"/>
            <w:r w:rsidRPr="00E37E62">
              <w:rPr>
                <w:sz w:val="18"/>
                <w:szCs w:val="18"/>
              </w:rPr>
              <w:t>uL</w:t>
            </w:r>
            <w:proofErr w:type="spellEnd"/>
          </w:p>
        </w:tc>
        <w:tc>
          <w:tcPr>
            <w:tcW w:w="2160" w:type="dxa"/>
          </w:tcPr>
          <w:p w14:paraId="2F30D50E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 xml:space="preserve">100 </w:t>
            </w:r>
            <w:proofErr w:type="spellStart"/>
            <w:r w:rsidRPr="00E37E62">
              <w:rPr>
                <w:sz w:val="18"/>
                <w:szCs w:val="18"/>
              </w:rPr>
              <w:t>uL</w:t>
            </w:r>
            <w:proofErr w:type="spellEnd"/>
            <w:r w:rsidRPr="00E37E62">
              <w:rPr>
                <w:sz w:val="18"/>
                <w:szCs w:val="18"/>
              </w:rPr>
              <w:t>, remaining</w:t>
            </w:r>
          </w:p>
        </w:tc>
        <w:tc>
          <w:tcPr>
            <w:tcW w:w="2160" w:type="dxa"/>
          </w:tcPr>
          <w:p w14:paraId="7F6A349A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2</w:t>
            </w:r>
          </w:p>
        </w:tc>
      </w:tr>
      <w:tr w:rsidR="00E37E62" w:rsidRPr="00E37E62" w14:paraId="010D5370" w14:textId="77777777" w:rsidTr="00E37E62">
        <w:tc>
          <w:tcPr>
            <w:tcW w:w="6385" w:type="dxa"/>
            <w:gridSpan w:val="5"/>
          </w:tcPr>
          <w:p w14:paraId="1FD33C4D" w14:textId="77777777" w:rsidR="00E37E62" w:rsidRPr="00E37E62" w:rsidRDefault="00E37E62" w:rsidP="008C7DB2">
            <w:pPr>
              <w:jc w:val="right"/>
              <w:rPr>
                <w:b/>
                <w:sz w:val="18"/>
                <w:szCs w:val="18"/>
              </w:rPr>
            </w:pPr>
            <w:r w:rsidRPr="00E37E62">
              <w:rPr>
                <w:b/>
                <w:sz w:val="18"/>
                <w:szCs w:val="18"/>
              </w:rPr>
              <w:t>Total number of plates</w:t>
            </w:r>
          </w:p>
        </w:tc>
        <w:tc>
          <w:tcPr>
            <w:tcW w:w="2160" w:type="dxa"/>
          </w:tcPr>
          <w:p w14:paraId="05BD276C" w14:textId="77777777" w:rsidR="00E37E62" w:rsidRPr="00E37E62" w:rsidRDefault="00E37E62" w:rsidP="008C7DB2">
            <w:pPr>
              <w:rPr>
                <w:sz w:val="18"/>
                <w:szCs w:val="18"/>
              </w:rPr>
            </w:pPr>
            <w:r w:rsidRPr="00E37E62">
              <w:rPr>
                <w:sz w:val="18"/>
                <w:szCs w:val="18"/>
              </w:rPr>
              <w:t>8</w:t>
            </w:r>
          </w:p>
        </w:tc>
      </w:tr>
    </w:tbl>
    <w:p w14:paraId="0EC6F0E3" w14:textId="28D87A31" w:rsidR="008A11C0" w:rsidRDefault="008A11C0" w:rsidP="008A11C0">
      <w:pPr>
        <w:pStyle w:val="Heading3"/>
        <w:ind w:firstLine="720"/>
      </w:pPr>
      <w:bookmarkStart w:id="17" w:name="_Toc57824333"/>
      <w:r>
        <w:t xml:space="preserve">Grew </w:t>
      </w:r>
      <w:proofErr w:type="gramStart"/>
      <w:r>
        <w:t>E.coli</w:t>
      </w:r>
      <w:proofErr w:type="gramEnd"/>
      <w:r>
        <w:t xml:space="preserve"> at 30 degrees Celsius</w:t>
      </w:r>
      <w:bookmarkEnd w:id="17"/>
    </w:p>
    <w:p w14:paraId="13D47183" w14:textId="77777777" w:rsidR="00B00D2A" w:rsidRPr="00B00D2A" w:rsidRDefault="00B00D2A" w:rsidP="00B00D2A"/>
    <w:p w14:paraId="65A25A6D" w14:textId="252DD182" w:rsidR="00B6697B" w:rsidRPr="00295CDA" w:rsidRDefault="00B6697B" w:rsidP="00B00D2A">
      <w:pPr>
        <w:rPr>
          <w:b/>
          <w:bCs/>
          <w:sz w:val="28"/>
          <w:szCs w:val="28"/>
        </w:rPr>
      </w:pPr>
      <w:r w:rsidRPr="00295CDA">
        <w:rPr>
          <w:b/>
          <w:bCs/>
          <w:sz w:val="28"/>
          <w:szCs w:val="28"/>
        </w:rPr>
        <w:t>Monday, November 9, 2020</w:t>
      </w:r>
    </w:p>
    <w:p w14:paraId="4C574F4E" w14:textId="77777777" w:rsidR="00B6697B" w:rsidRPr="007B216F" w:rsidRDefault="00B6697B" w:rsidP="00B6697B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7F6B3D6C" w14:textId="77777777" w:rsidR="0080672F" w:rsidRPr="0080672F" w:rsidRDefault="0080672F" w:rsidP="00B6697B">
      <w:pPr>
        <w:pStyle w:val="ListParagraph"/>
        <w:numPr>
          <w:ilvl w:val="0"/>
          <w:numId w:val="15"/>
        </w:numPr>
        <w:rPr>
          <w:b/>
          <w:strike/>
          <w:u w:val="single"/>
        </w:rPr>
      </w:pPr>
      <w:r w:rsidRPr="0080672F">
        <w:rPr>
          <w:strike/>
          <w:sz w:val="18"/>
          <w:szCs w:val="18"/>
        </w:rPr>
        <w:t>Check transformed plates</w:t>
      </w:r>
    </w:p>
    <w:p w14:paraId="4C8A3C6D" w14:textId="0D3CBD0B" w:rsidR="00B6697B" w:rsidRPr="0080672F" w:rsidRDefault="00B6697B" w:rsidP="00B6697B">
      <w:pPr>
        <w:pStyle w:val="ListParagraph"/>
        <w:numPr>
          <w:ilvl w:val="0"/>
          <w:numId w:val="15"/>
        </w:numPr>
        <w:rPr>
          <w:b/>
          <w:strike/>
          <w:u w:val="single"/>
        </w:rPr>
      </w:pPr>
      <w:r w:rsidRPr="0080672F">
        <w:rPr>
          <w:strike/>
          <w:sz w:val="18"/>
          <w:szCs w:val="18"/>
        </w:rPr>
        <w:t>Make overnight cultures</w:t>
      </w:r>
    </w:p>
    <w:p w14:paraId="30773A1F" w14:textId="4549181F" w:rsidR="0080672F" w:rsidRDefault="0080672F" w:rsidP="0080672F">
      <w:pPr>
        <w:rPr>
          <w:b/>
          <w:u w:val="single"/>
        </w:rPr>
      </w:pPr>
      <w:r w:rsidRPr="0080672F">
        <w:rPr>
          <w:b/>
          <w:u w:val="single"/>
        </w:rPr>
        <w:lastRenderedPageBreak/>
        <w:t>Results and Data:</w:t>
      </w:r>
    </w:p>
    <w:p w14:paraId="202F457D" w14:textId="69F7727C" w:rsidR="0045174A" w:rsidRDefault="0045174A" w:rsidP="00DB7E83">
      <w:pPr>
        <w:pStyle w:val="Heading2"/>
      </w:pPr>
      <w:bookmarkStart w:id="18" w:name="_Toc57824334"/>
      <w:r>
        <w:t xml:space="preserve">Table2: Number of colonies from </w:t>
      </w:r>
      <w:r w:rsidR="00A953F6">
        <w:t>PKR76 (</w:t>
      </w:r>
      <w:r>
        <w:t>PKR14+pPriM_lacZ</w:t>
      </w:r>
      <w:r w:rsidR="00A953F6">
        <w:t>)</w:t>
      </w:r>
      <w:r w:rsidR="00295CDA">
        <w:t xml:space="preserve"> </w:t>
      </w:r>
      <w:proofErr w:type="gramStart"/>
      <w:r w:rsidR="00295CDA">
        <w:t>E.coli</w:t>
      </w:r>
      <w:proofErr w:type="gramEnd"/>
      <w:r>
        <w:t xml:space="preserve"> transformation</w:t>
      </w:r>
      <w:bookmarkEnd w:id="1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80672F" w14:paraId="779DC362" w14:textId="77777777" w:rsidTr="0080672F">
        <w:tc>
          <w:tcPr>
            <w:tcW w:w="5107" w:type="dxa"/>
          </w:tcPr>
          <w:p w14:paraId="18705E69" w14:textId="4F182607" w:rsidR="0080672F" w:rsidRPr="0080672F" w:rsidRDefault="0080672F" w:rsidP="0080672F">
            <w:pPr>
              <w:rPr>
                <w:b/>
                <w:u w:val="single"/>
              </w:rPr>
            </w:pPr>
            <w:r w:rsidRPr="0080672F">
              <w:rPr>
                <w:b/>
                <w:u w:val="single"/>
              </w:rPr>
              <w:t>Sample</w:t>
            </w:r>
          </w:p>
        </w:tc>
        <w:tc>
          <w:tcPr>
            <w:tcW w:w="5107" w:type="dxa"/>
          </w:tcPr>
          <w:p w14:paraId="29E2A9ED" w14:textId="14DEB20D" w:rsidR="0080672F" w:rsidRPr="0080672F" w:rsidRDefault="0080672F" w:rsidP="0080672F">
            <w:pPr>
              <w:rPr>
                <w:b/>
                <w:u w:val="single"/>
              </w:rPr>
            </w:pPr>
            <w:r w:rsidRPr="0080672F">
              <w:rPr>
                <w:b/>
                <w:u w:val="single"/>
              </w:rPr>
              <w:t># of colonies</w:t>
            </w:r>
          </w:p>
        </w:tc>
      </w:tr>
      <w:tr w:rsidR="0080672F" w14:paraId="6C276B94" w14:textId="77777777" w:rsidTr="0080672F">
        <w:tc>
          <w:tcPr>
            <w:tcW w:w="5107" w:type="dxa"/>
          </w:tcPr>
          <w:p w14:paraId="7A5D8215" w14:textId="3E8BEF34" w:rsidR="0080672F" w:rsidRPr="00F01C91" w:rsidRDefault="00F01C91" w:rsidP="00F01C91">
            <w:pPr>
              <w:rPr>
                <w:bCs/>
              </w:rPr>
            </w:pPr>
            <w:r>
              <w:rPr>
                <w:bCs/>
              </w:rPr>
              <w:t xml:space="preserve">- </w:t>
            </w:r>
            <w:r w:rsidR="0080672F" w:rsidRPr="00F01C91">
              <w:rPr>
                <w:bCs/>
              </w:rPr>
              <w:t xml:space="preserve">Control </w:t>
            </w:r>
            <w:r w:rsidR="00ED37C6">
              <w:rPr>
                <w:bCs/>
              </w:rPr>
              <w:t xml:space="preserve">(untransformed </w:t>
            </w:r>
            <w:proofErr w:type="gramStart"/>
            <w:r w:rsidR="00ED37C6">
              <w:rPr>
                <w:bCs/>
              </w:rPr>
              <w:t>E.coli</w:t>
            </w:r>
            <w:proofErr w:type="gramEnd"/>
            <w:r w:rsidR="00ED37C6">
              <w:rPr>
                <w:bCs/>
              </w:rPr>
              <w:t xml:space="preserve">) </w:t>
            </w:r>
            <w:r w:rsidR="0080672F" w:rsidRPr="00F01C91">
              <w:rPr>
                <w:bCs/>
              </w:rPr>
              <w:t>20uL</w:t>
            </w:r>
          </w:p>
        </w:tc>
        <w:tc>
          <w:tcPr>
            <w:tcW w:w="5107" w:type="dxa"/>
          </w:tcPr>
          <w:p w14:paraId="705446A7" w14:textId="23367A56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  <w:tr w:rsidR="0080672F" w14:paraId="63602C92" w14:textId="77777777" w:rsidTr="0080672F">
        <w:tc>
          <w:tcPr>
            <w:tcW w:w="5107" w:type="dxa"/>
          </w:tcPr>
          <w:p w14:paraId="3F56F0CC" w14:textId="40407C5D" w:rsidR="0080672F" w:rsidRPr="00F01C91" w:rsidRDefault="00F01C91" w:rsidP="00F01C91">
            <w:pPr>
              <w:rPr>
                <w:bCs/>
              </w:rPr>
            </w:pPr>
            <w:r>
              <w:rPr>
                <w:bCs/>
              </w:rPr>
              <w:t xml:space="preserve">- </w:t>
            </w:r>
            <w:r w:rsidR="0080672F" w:rsidRPr="00F01C91">
              <w:rPr>
                <w:bCs/>
              </w:rPr>
              <w:t xml:space="preserve">Control </w:t>
            </w:r>
            <w:r w:rsidR="00ED37C6">
              <w:rPr>
                <w:bCs/>
              </w:rPr>
              <w:t xml:space="preserve">(untransformed </w:t>
            </w:r>
            <w:proofErr w:type="gramStart"/>
            <w:r w:rsidR="00ED37C6">
              <w:rPr>
                <w:bCs/>
              </w:rPr>
              <w:t>E.coli</w:t>
            </w:r>
            <w:proofErr w:type="gramEnd"/>
            <w:r w:rsidR="00ED37C6">
              <w:rPr>
                <w:bCs/>
              </w:rPr>
              <w:t xml:space="preserve">) </w:t>
            </w:r>
            <w:r w:rsidR="0080672F" w:rsidRPr="00F01C91">
              <w:rPr>
                <w:bCs/>
              </w:rPr>
              <w:t>100uL</w:t>
            </w:r>
          </w:p>
        </w:tc>
        <w:tc>
          <w:tcPr>
            <w:tcW w:w="5107" w:type="dxa"/>
          </w:tcPr>
          <w:p w14:paraId="05608879" w14:textId="7BFFF1EE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  <w:tr w:rsidR="0080672F" w14:paraId="6777A925" w14:textId="77777777" w:rsidTr="0080672F">
        <w:tc>
          <w:tcPr>
            <w:tcW w:w="5107" w:type="dxa"/>
          </w:tcPr>
          <w:p w14:paraId="7B9ADA17" w14:textId="2E286A10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+ Control </w:t>
            </w:r>
            <w:r w:rsidR="008A11C0">
              <w:rPr>
                <w:bCs/>
              </w:rPr>
              <w:t xml:space="preserve">PKR16 </w:t>
            </w:r>
            <w:r>
              <w:rPr>
                <w:bCs/>
              </w:rPr>
              <w:t>20uL</w:t>
            </w:r>
          </w:p>
        </w:tc>
        <w:tc>
          <w:tcPr>
            <w:tcW w:w="5107" w:type="dxa"/>
          </w:tcPr>
          <w:p w14:paraId="7EADAAA0" w14:textId="5329F525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2</w:t>
            </w:r>
          </w:p>
        </w:tc>
      </w:tr>
      <w:tr w:rsidR="0080672F" w14:paraId="31D7BF60" w14:textId="77777777" w:rsidTr="0080672F">
        <w:tc>
          <w:tcPr>
            <w:tcW w:w="5107" w:type="dxa"/>
          </w:tcPr>
          <w:p w14:paraId="74A0D55E" w14:textId="6B0AC0D0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+ Control </w:t>
            </w:r>
            <w:r w:rsidR="008A11C0">
              <w:rPr>
                <w:bCs/>
              </w:rPr>
              <w:t xml:space="preserve">PKR16 </w:t>
            </w:r>
            <w:r>
              <w:rPr>
                <w:bCs/>
              </w:rPr>
              <w:t>100uL</w:t>
            </w:r>
          </w:p>
        </w:tc>
        <w:tc>
          <w:tcPr>
            <w:tcW w:w="5107" w:type="dxa"/>
          </w:tcPr>
          <w:p w14:paraId="59266AB0" w14:textId="3B0CF99E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23</w:t>
            </w:r>
          </w:p>
        </w:tc>
      </w:tr>
      <w:tr w:rsidR="0080672F" w14:paraId="116B6839" w14:textId="77777777" w:rsidTr="0080672F">
        <w:tc>
          <w:tcPr>
            <w:tcW w:w="5107" w:type="dxa"/>
          </w:tcPr>
          <w:p w14:paraId="3CD58CC2" w14:textId="44B94A97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Ligation 1 </w:t>
            </w:r>
            <w:r w:rsidR="00ED37C6">
              <w:rPr>
                <w:bCs/>
              </w:rPr>
              <w:t>(PKR14</w:t>
            </w:r>
            <w:r>
              <w:rPr>
                <w:bCs/>
              </w:rPr>
              <w:t>+pPriM_lacz) 20uL</w:t>
            </w:r>
          </w:p>
        </w:tc>
        <w:tc>
          <w:tcPr>
            <w:tcW w:w="5107" w:type="dxa"/>
          </w:tcPr>
          <w:p w14:paraId="6785C1DF" w14:textId="74954D2A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  <w:tr w:rsidR="0080672F" w14:paraId="08BD1619" w14:textId="77777777" w:rsidTr="0080672F">
        <w:tc>
          <w:tcPr>
            <w:tcW w:w="5107" w:type="dxa"/>
          </w:tcPr>
          <w:p w14:paraId="608A0EDF" w14:textId="4CE97423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Ligation1 </w:t>
            </w:r>
            <w:r w:rsidR="00ED37C6">
              <w:rPr>
                <w:bCs/>
              </w:rPr>
              <w:t xml:space="preserve">(PKR14+pPriM_lacz) </w:t>
            </w:r>
            <w:r>
              <w:rPr>
                <w:bCs/>
              </w:rPr>
              <w:t>100uL</w:t>
            </w:r>
          </w:p>
        </w:tc>
        <w:tc>
          <w:tcPr>
            <w:tcW w:w="5107" w:type="dxa"/>
          </w:tcPr>
          <w:p w14:paraId="2B697BBF" w14:textId="1EBE3883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1</w:t>
            </w:r>
          </w:p>
        </w:tc>
      </w:tr>
      <w:tr w:rsidR="0080672F" w14:paraId="0AF683AB" w14:textId="77777777" w:rsidTr="0080672F">
        <w:tc>
          <w:tcPr>
            <w:tcW w:w="5107" w:type="dxa"/>
          </w:tcPr>
          <w:p w14:paraId="59056A0A" w14:textId="33192E8B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Ligation 1 </w:t>
            </w:r>
            <w:r w:rsidR="00ED37C6">
              <w:rPr>
                <w:bCs/>
              </w:rPr>
              <w:t xml:space="preserve">(PKR14+pPriM_lacz) </w:t>
            </w:r>
            <w:r>
              <w:rPr>
                <w:bCs/>
              </w:rPr>
              <w:t>Remaining</w:t>
            </w:r>
          </w:p>
        </w:tc>
        <w:tc>
          <w:tcPr>
            <w:tcW w:w="5107" w:type="dxa"/>
          </w:tcPr>
          <w:p w14:paraId="3FC1DADF" w14:textId="028AB935" w:rsidR="0080672F" w:rsidRPr="0080672F" w:rsidRDefault="0080672F" w:rsidP="0080672F">
            <w:pPr>
              <w:rPr>
                <w:bCs/>
              </w:rPr>
            </w:pPr>
            <w:r>
              <w:rPr>
                <w:bCs/>
              </w:rPr>
              <w:t>6</w:t>
            </w:r>
          </w:p>
        </w:tc>
      </w:tr>
      <w:tr w:rsidR="0080672F" w14:paraId="108EDCE5" w14:textId="77777777" w:rsidTr="0080672F">
        <w:tc>
          <w:tcPr>
            <w:tcW w:w="5107" w:type="dxa"/>
          </w:tcPr>
          <w:p w14:paraId="4165BCC9" w14:textId="155AA716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>Ligation 2 (</w:t>
            </w:r>
            <w:r w:rsidR="00ED37C6">
              <w:rPr>
                <w:bCs/>
              </w:rPr>
              <w:t>PKR14</w:t>
            </w:r>
            <w:r>
              <w:rPr>
                <w:bCs/>
              </w:rPr>
              <w:t>) 20uL</w:t>
            </w:r>
          </w:p>
        </w:tc>
        <w:tc>
          <w:tcPr>
            <w:tcW w:w="5107" w:type="dxa"/>
          </w:tcPr>
          <w:p w14:paraId="770832B9" w14:textId="1901E221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  <w:tr w:rsidR="0080672F" w14:paraId="4042DC5A" w14:textId="77777777" w:rsidTr="0080672F">
        <w:tc>
          <w:tcPr>
            <w:tcW w:w="5107" w:type="dxa"/>
          </w:tcPr>
          <w:p w14:paraId="073D7304" w14:textId="33368527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Ligation 2 </w:t>
            </w:r>
            <w:r w:rsidR="00ED37C6">
              <w:rPr>
                <w:bCs/>
              </w:rPr>
              <w:t xml:space="preserve">(PKR14) </w:t>
            </w:r>
            <w:r>
              <w:rPr>
                <w:bCs/>
              </w:rPr>
              <w:t>100uL</w:t>
            </w:r>
          </w:p>
        </w:tc>
        <w:tc>
          <w:tcPr>
            <w:tcW w:w="5107" w:type="dxa"/>
          </w:tcPr>
          <w:p w14:paraId="5B720551" w14:textId="784CDA83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  <w:tr w:rsidR="0080672F" w14:paraId="0BFFFC5F" w14:textId="77777777" w:rsidTr="0080672F">
        <w:tc>
          <w:tcPr>
            <w:tcW w:w="5107" w:type="dxa"/>
          </w:tcPr>
          <w:p w14:paraId="66B7490C" w14:textId="4D9F064E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 xml:space="preserve">Ligation 2 </w:t>
            </w:r>
            <w:r w:rsidR="00ED37C6">
              <w:rPr>
                <w:bCs/>
              </w:rPr>
              <w:t xml:space="preserve">(PKR14) </w:t>
            </w:r>
            <w:r>
              <w:rPr>
                <w:bCs/>
              </w:rPr>
              <w:t>Remaining</w:t>
            </w:r>
          </w:p>
        </w:tc>
        <w:tc>
          <w:tcPr>
            <w:tcW w:w="5107" w:type="dxa"/>
          </w:tcPr>
          <w:p w14:paraId="207A3996" w14:textId="3767BB37" w:rsidR="0080672F" w:rsidRDefault="0080672F" w:rsidP="0080672F">
            <w:pPr>
              <w:rPr>
                <w:bCs/>
              </w:rPr>
            </w:pPr>
            <w:r>
              <w:rPr>
                <w:bCs/>
              </w:rPr>
              <w:t>0</w:t>
            </w:r>
          </w:p>
        </w:tc>
      </w:tr>
    </w:tbl>
    <w:p w14:paraId="30D742DE" w14:textId="36D4C61B" w:rsidR="008A11C0" w:rsidRDefault="008A11C0" w:rsidP="0080672F">
      <w:pPr>
        <w:rPr>
          <w:b/>
          <w:strike/>
          <w:u w:val="single"/>
        </w:rPr>
      </w:pPr>
    </w:p>
    <w:p w14:paraId="40D75DFE" w14:textId="46B580E0" w:rsidR="00ED37C6" w:rsidRPr="00ED37C6" w:rsidRDefault="00ED37C6" w:rsidP="00DB7E83">
      <w:pPr>
        <w:pStyle w:val="Heading2"/>
      </w:pPr>
      <w:bookmarkStart w:id="19" w:name="_Toc57824335"/>
      <w:r w:rsidRPr="00ED37C6">
        <w:t>Overnight c</w:t>
      </w:r>
      <w:r>
        <w:t>ulture</w:t>
      </w:r>
      <w:r w:rsidRPr="00ED37C6">
        <w:t>s</w:t>
      </w:r>
      <w:r w:rsidR="000801F8">
        <w:t xml:space="preserve"> of </w:t>
      </w:r>
      <w:r w:rsidR="00A953F6">
        <w:t>PKR76 (</w:t>
      </w:r>
      <w:r w:rsidR="00295CDA">
        <w:t>PKR14+pPriM_lacZ</w:t>
      </w:r>
      <w:r w:rsidR="00A953F6">
        <w:t>)</w:t>
      </w:r>
      <w:r w:rsidR="00295CDA">
        <w:t xml:space="preserve"> </w:t>
      </w:r>
      <w:r w:rsidR="000801F8">
        <w:t>transformed cells</w:t>
      </w:r>
      <w:r w:rsidRPr="00ED37C6">
        <w:t>:</w:t>
      </w:r>
      <w:bookmarkEnd w:id="19"/>
    </w:p>
    <w:p w14:paraId="4DF8F16A" w14:textId="4AADE1ED" w:rsidR="003D11BD" w:rsidRDefault="003D11BD" w:rsidP="003D11BD">
      <w:r>
        <w:t xml:space="preserve">Picked colonies with wooden sticks, added to </w:t>
      </w:r>
      <w:r w:rsidR="00ED37C6">
        <w:t>5mL of LB broth with antibiotic at 50ug/mL final concentration</w:t>
      </w:r>
    </w:p>
    <w:p w14:paraId="0BC12D39" w14:textId="6DE328FD" w:rsidR="00ED37C6" w:rsidRPr="003D11BD" w:rsidRDefault="00ED37C6" w:rsidP="003D11BD">
      <w:r>
        <w:t>Math for antibiotic (Nat): (100mg/</w:t>
      </w:r>
      <w:proofErr w:type="gramStart"/>
      <w:r>
        <w:t>mL)(</w:t>
      </w:r>
      <w:proofErr w:type="gramEnd"/>
      <w:r>
        <w:t xml:space="preserve">X)=(0.05mg/mL)(45mL) -&gt; X=22.5uL </w:t>
      </w:r>
    </w:p>
    <w:p w14:paraId="0B707DAA" w14:textId="58135B8C" w:rsidR="008A11C0" w:rsidRDefault="008A11C0" w:rsidP="008A11C0">
      <w:pPr>
        <w:pStyle w:val="Heading3"/>
        <w:ind w:firstLine="720"/>
      </w:pPr>
      <w:bookmarkStart w:id="20" w:name="_Toc57824336"/>
      <w:r>
        <w:t>Grew overnight cultures at 30 degrees Celsius</w:t>
      </w:r>
      <w:r w:rsidR="00ED37C6">
        <w:t>, shaking 250rpm</w:t>
      </w:r>
      <w:bookmarkEnd w:id="20"/>
    </w:p>
    <w:p w14:paraId="79ABE319" w14:textId="77777777" w:rsidR="00B00D2A" w:rsidRPr="00B00D2A" w:rsidRDefault="00B00D2A" w:rsidP="00B00D2A"/>
    <w:p w14:paraId="274F6370" w14:textId="00A25E74" w:rsidR="0080672F" w:rsidRPr="000801F8" w:rsidRDefault="0080672F" w:rsidP="00B00D2A">
      <w:pPr>
        <w:rPr>
          <w:b/>
          <w:bCs/>
          <w:sz w:val="28"/>
          <w:szCs w:val="28"/>
        </w:rPr>
      </w:pPr>
      <w:r w:rsidRPr="000801F8">
        <w:rPr>
          <w:b/>
          <w:bCs/>
          <w:sz w:val="28"/>
          <w:szCs w:val="28"/>
        </w:rPr>
        <w:t>Tuesday, November 10, 2020</w:t>
      </w:r>
    </w:p>
    <w:p w14:paraId="2BA67E54" w14:textId="77777777" w:rsidR="0080672F" w:rsidRPr="0080672F" w:rsidRDefault="0080672F" w:rsidP="0080672F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03B23D63" w14:textId="159BB003" w:rsidR="0080672F" w:rsidRPr="006D134F" w:rsidRDefault="0080672F" w:rsidP="0080672F">
      <w:pPr>
        <w:pStyle w:val="ListParagraph"/>
        <w:numPr>
          <w:ilvl w:val="0"/>
          <w:numId w:val="18"/>
        </w:numPr>
        <w:rPr>
          <w:bCs/>
          <w:strike/>
        </w:rPr>
      </w:pPr>
      <w:r w:rsidRPr="006D134F">
        <w:rPr>
          <w:bCs/>
          <w:strike/>
        </w:rPr>
        <w:t>Mini-prep</w:t>
      </w:r>
      <w:r w:rsidR="0041602A" w:rsidRPr="006D134F">
        <w:rPr>
          <w:bCs/>
          <w:strike/>
        </w:rPr>
        <w:t xml:space="preserve"> -Qiagen</w:t>
      </w:r>
    </w:p>
    <w:p w14:paraId="6EACB7CC" w14:textId="1E248194" w:rsidR="0080672F" w:rsidRPr="0080672F" w:rsidRDefault="0080672F" w:rsidP="0080672F">
      <w:pPr>
        <w:pStyle w:val="ListParagraph"/>
        <w:numPr>
          <w:ilvl w:val="0"/>
          <w:numId w:val="18"/>
        </w:numPr>
        <w:rPr>
          <w:bCs/>
        </w:rPr>
      </w:pPr>
      <w:r w:rsidRPr="006D134F">
        <w:rPr>
          <w:bCs/>
          <w:strike/>
        </w:rPr>
        <w:t>Diagnostic digest</w:t>
      </w:r>
      <w:r w:rsidRPr="0080672F">
        <w:rPr>
          <w:bCs/>
        </w:rPr>
        <w:t xml:space="preserve"> </w:t>
      </w:r>
    </w:p>
    <w:p w14:paraId="627A8411" w14:textId="10BC18BE" w:rsidR="0080672F" w:rsidRPr="006D134F" w:rsidRDefault="0080672F" w:rsidP="0080672F">
      <w:pPr>
        <w:pStyle w:val="ListParagraph"/>
        <w:numPr>
          <w:ilvl w:val="0"/>
          <w:numId w:val="18"/>
        </w:numPr>
        <w:rPr>
          <w:bCs/>
          <w:strike/>
        </w:rPr>
      </w:pPr>
      <w:r w:rsidRPr="006D134F">
        <w:rPr>
          <w:bCs/>
          <w:strike/>
        </w:rPr>
        <w:t>Streak cells to make electrocompetent cells</w:t>
      </w:r>
    </w:p>
    <w:p w14:paraId="1B0DE69A" w14:textId="7F54508C" w:rsidR="0041602A" w:rsidRDefault="0041602A" w:rsidP="0041602A">
      <w:pPr>
        <w:pStyle w:val="ListParagraph"/>
        <w:rPr>
          <w:bCs/>
        </w:rPr>
      </w:pPr>
    </w:p>
    <w:p w14:paraId="6C0FF3FC" w14:textId="579D5182" w:rsidR="00ED37C6" w:rsidRPr="00ED37C6" w:rsidRDefault="00ED37C6" w:rsidP="00DB7E83">
      <w:pPr>
        <w:pStyle w:val="Heading2"/>
      </w:pPr>
      <w:bookmarkStart w:id="21" w:name="_Toc57824337"/>
      <w:r w:rsidRPr="00ED37C6">
        <w:t>Miniprep</w:t>
      </w:r>
      <w:r w:rsidR="00295CDA">
        <w:t xml:space="preserve"> of </w:t>
      </w:r>
      <w:r w:rsidR="00A953F6">
        <w:t>PKR76 (</w:t>
      </w:r>
      <w:r w:rsidR="00295CDA">
        <w:t>pKR14+pPriM_lacZ</w:t>
      </w:r>
      <w:r w:rsidR="00A953F6">
        <w:t>)</w:t>
      </w:r>
      <w:r w:rsidR="00295CDA">
        <w:t xml:space="preserve"> plasmids</w:t>
      </w:r>
      <w:r w:rsidRPr="00ED37C6">
        <w:t>:</w:t>
      </w:r>
      <w:bookmarkEnd w:id="21"/>
    </w:p>
    <w:p w14:paraId="4EAD957E" w14:textId="7203A6F7" w:rsidR="004327DB" w:rsidRDefault="00ED37C6" w:rsidP="004327DB">
      <w:r>
        <w:t xml:space="preserve">Followed protocol for </w:t>
      </w:r>
      <w:r w:rsidR="004327DB">
        <w:t>Qiagen miniprep kit</w:t>
      </w:r>
    </w:p>
    <w:p w14:paraId="7512E86B" w14:textId="739730BF" w:rsidR="004327DB" w:rsidRDefault="004327DB" w:rsidP="00DB7E83">
      <w:pPr>
        <w:pStyle w:val="Heading2"/>
      </w:pPr>
      <w:bookmarkStart w:id="22" w:name="_Toc57824338"/>
      <w:r w:rsidRPr="00ED37C6">
        <w:t>Diagnostic digest</w:t>
      </w:r>
      <w:r w:rsidR="00295CDA">
        <w:t xml:space="preserve"> on </w:t>
      </w:r>
      <w:r w:rsidR="00A953F6">
        <w:t>PKR76 (</w:t>
      </w:r>
      <w:r w:rsidR="00295CDA">
        <w:t>pKR14+pPriM_lacZ</w:t>
      </w:r>
      <w:r w:rsidR="00A953F6">
        <w:t>)</w:t>
      </w:r>
      <w:r w:rsidR="00295CDA">
        <w:t xml:space="preserve"> plasmids from transformation</w:t>
      </w:r>
      <w:r w:rsidR="00ED37C6">
        <w:t>:</w:t>
      </w:r>
      <w:bookmarkEnd w:id="22"/>
    </w:p>
    <w:p w14:paraId="0BBAF59D" w14:textId="38190A82" w:rsidR="00ED37C6" w:rsidRPr="00ED37C6" w:rsidRDefault="00ED37C6" w:rsidP="004327DB">
      <w:r w:rsidRPr="00ED37C6">
        <w:t>Digest of miniprep</w:t>
      </w:r>
      <w:r w:rsidR="00295CDA">
        <w:t xml:space="preserve">ped plasmids </w:t>
      </w:r>
      <w:r>
        <w:t>using following master mix:</w:t>
      </w:r>
    </w:p>
    <w:tbl>
      <w:tblPr>
        <w:tblW w:w="0" w:type="auto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58"/>
        <w:gridCol w:w="3690"/>
        <w:gridCol w:w="3528"/>
      </w:tblGrid>
      <w:tr w:rsidR="004327DB" w:rsidRPr="004327DB" w14:paraId="64A74898" w14:textId="77777777" w:rsidTr="008C7DB2">
        <w:tc>
          <w:tcPr>
            <w:tcW w:w="235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16B4D53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Components</w:t>
            </w:r>
          </w:p>
        </w:tc>
        <w:tc>
          <w:tcPr>
            <w:tcW w:w="369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825E1E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Volumes in 1 reaction (</w:t>
            </w:r>
            <w:proofErr w:type="spellStart"/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uL</w:t>
            </w:r>
            <w:proofErr w:type="spellEnd"/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)</w:t>
            </w:r>
          </w:p>
        </w:tc>
        <w:tc>
          <w:tcPr>
            <w:tcW w:w="35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616D34" w14:textId="2009642E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 xml:space="preserve">Volumes in Master Mix </w:t>
            </w:r>
            <w:r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9</w:t>
            </w:r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x (</w:t>
            </w:r>
            <w:proofErr w:type="spellStart"/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uL</w:t>
            </w:r>
            <w:proofErr w:type="spellEnd"/>
            <w:r w:rsidRPr="004327DB">
              <w:rPr>
                <w:rFonts w:ascii="Arial" w:eastAsia="Times New Roman" w:hAnsi="Arial" w:cs="Arial"/>
                <w:b/>
                <w:bCs/>
                <w:color w:val="222222"/>
                <w:sz w:val="24"/>
                <w:szCs w:val="24"/>
              </w:rPr>
              <w:t>)</w:t>
            </w:r>
          </w:p>
        </w:tc>
      </w:tr>
      <w:tr w:rsidR="004327DB" w:rsidRPr="004327DB" w14:paraId="74ADF95E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98CDDB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H</w:t>
            </w: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  <w:vertAlign w:val="subscript"/>
              </w:rPr>
              <w:t>2</w:t>
            </w: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O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1E0DD9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15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905F5A7" w14:textId="0135A8BF" w:rsidR="004327DB" w:rsidRPr="004327DB" w:rsidRDefault="004327DB" w:rsidP="008C7DB2">
            <w:pPr>
              <w:spacing w:after="0" w:line="240" w:lineRule="auto"/>
              <w:jc w:val="center"/>
              <w:rPr>
                <w:rFonts w:eastAsia="Times New Roman" w:cstheme="minorHAnsi"/>
                <w:color w:val="222222"/>
                <w:sz w:val="24"/>
                <w:szCs w:val="24"/>
              </w:rPr>
            </w:pPr>
            <w:r w:rsidRPr="004327DB">
              <w:rPr>
                <w:rFonts w:eastAsia="Times New Roman" w:cstheme="minorHAnsi"/>
                <w:color w:val="222222"/>
                <w:sz w:val="24"/>
                <w:szCs w:val="24"/>
              </w:rPr>
              <w:t>135</w:t>
            </w:r>
          </w:p>
        </w:tc>
      </w:tr>
      <w:tr w:rsidR="004327DB" w:rsidRPr="004327DB" w14:paraId="77155ECC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14479D1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10x Buffer*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B022BB4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2.0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D537DFF" w14:textId="034664CF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1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8</w:t>
            </w:r>
          </w:p>
        </w:tc>
      </w:tr>
      <w:tr w:rsidR="004327DB" w:rsidRPr="004327DB" w14:paraId="7DDDE5B7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E2BD09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DNA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A7ABEBC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(2.0)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F4228A" w14:textId="38F410E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 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--</w:t>
            </w:r>
          </w:p>
        </w:tc>
      </w:tr>
      <w:tr w:rsidR="004327DB" w:rsidRPr="004327DB" w14:paraId="076F0A96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C298AA" w14:textId="5022D70C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Enzyme 1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 xml:space="preserve"> Bamh1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677CE8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0.5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52FD79A" w14:textId="1B1564A4" w:rsidR="004327DB" w:rsidRPr="004327DB" w:rsidRDefault="004327DB" w:rsidP="008C7DB2">
            <w:pPr>
              <w:spacing w:after="0" w:line="240" w:lineRule="auto"/>
              <w:jc w:val="center"/>
              <w:rPr>
                <w:rFonts w:eastAsia="Times New Roman" w:cstheme="minorHAnsi"/>
                <w:color w:val="222222"/>
                <w:sz w:val="24"/>
                <w:szCs w:val="24"/>
              </w:rPr>
            </w:pPr>
            <w:r w:rsidRPr="004327DB">
              <w:rPr>
                <w:rFonts w:eastAsia="Times New Roman" w:cstheme="minorHAnsi"/>
                <w:color w:val="222222"/>
                <w:sz w:val="24"/>
                <w:szCs w:val="24"/>
              </w:rPr>
              <w:t>4.5</w:t>
            </w:r>
          </w:p>
        </w:tc>
      </w:tr>
      <w:tr w:rsidR="004327DB" w:rsidRPr="004327DB" w14:paraId="53378AA7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9F5D596" w14:textId="64E385DC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Enzyme 2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 xml:space="preserve"> kpn1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0FC510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0.5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307F465" w14:textId="604AB966" w:rsidR="004327DB" w:rsidRPr="004327DB" w:rsidRDefault="004327DB" w:rsidP="008C7DB2">
            <w:pPr>
              <w:spacing w:after="0" w:line="240" w:lineRule="auto"/>
              <w:jc w:val="center"/>
              <w:rPr>
                <w:rFonts w:eastAsia="Times New Roman" w:cstheme="minorHAnsi"/>
                <w:color w:val="222222"/>
                <w:sz w:val="24"/>
                <w:szCs w:val="24"/>
              </w:rPr>
            </w:pPr>
            <w:r w:rsidRPr="004327DB">
              <w:rPr>
                <w:rFonts w:eastAsia="Times New Roman" w:cstheme="minorHAnsi"/>
                <w:color w:val="222222"/>
                <w:sz w:val="24"/>
                <w:szCs w:val="24"/>
              </w:rPr>
              <w:t>4.5</w:t>
            </w:r>
          </w:p>
        </w:tc>
      </w:tr>
      <w:tr w:rsidR="004327DB" w:rsidRPr="004327DB" w14:paraId="77DF6DFB" w14:textId="77777777" w:rsidTr="008C7DB2">
        <w:tc>
          <w:tcPr>
            <w:tcW w:w="23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4CEF8D8" w14:textId="77777777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Total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32D3794" w14:textId="4B203F2C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20.0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 xml:space="preserve"> (18uL of mix, 2uL DNA)</w:t>
            </w:r>
          </w:p>
        </w:tc>
        <w:tc>
          <w:tcPr>
            <w:tcW w:w="35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BA230C" w14:textId="3708FDBE" w:rsidR="004327DB" w:rsidRPr="004327DB" w:rsidRDefault="004327DB" w:rsidP="008C7DB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22222"/>
                <w:sz w:val="24"/>
                <w:szCs w:val="24"/>
              </w:rPr>
            </w:pPr>
            <w:r w:rsidRPr="004327DB"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1</w:t>
            </w:r>
            <w:r>
              <w:rPr>
                <w:rFonts w:ascii="Arial" w:eastAsia="Times New Roman" w:hAnsi="Arial" w:cs="Arial"/>
                <w:color w:val="222222"/>
                <w:sz w:val="24"/>
                <w:szCs w:val="24"/>
              </w:rPr>
              <w:t>80</w:t>
            </w:r>
          </w:p>
        </w:tc>
      </w:tr>
    </w:tbl>
    <w:p w14:paraId="518B223B" w14:textId="74782DB6" w:rsidR="004327DB" w:rsidRPr="004327DB" w:rsidRDefault="004327DB" w:rsidP="004327DB">
      <w:pPr>
        <w:shd w:val="clear" w:color="auto" w:fill="FFFFFF"/>
        <w:spacing w:after="0" w:line="240" w:lineRule="auto"/>
        <w:jc w:val="left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4327DB">
        <w:rPr>
          <w:rFonts w:ascii="Arial" w:eastAsia="Times New Roman" w:hAnsi="Arial" w:cs="Arial"/>
          <w:color w:val="222222"/>
          <w:sz w:val="24"/>
          <w:szCs w:val="24"/>
        </w:rPr>
        <w:lastRenderedPageBreak/>
        <w:t>*</w:t>
      </w:r>
      <w:proofErr w:type="spellStart"/>
      <w:r w:rsidRPr="004327DB">
        <w:rPr>
          <w:rFonts w:ascii="Arial" w:eastAsia="Times New Roman" w:hAnsi="Arial" w:cs="Arial"/>
          <w:color w:val="222222"/>
          <w:sz w:val="24"/>
          <w:szCs w:val="24"/>
        </w:rPr>
        <w:t>Cutsmart</w:t>
      </w:r>
      <w:proofErr w:type="spellEnd"/>
      <w:r w:rsidRPr="004327DB">
        <w:rPr>
          <w:rFonts w:ascii="Arial" w:eastAsia="Times New Roman" w:hAnsi="Arial" w:cs="Arial"/>
          <w:color w:val="222222"/>
          <w:sz w:val="24"/>
          <w:szCs w:val="24"/>
        </w:rPr>
        <w:t xml:space="preserve"> Buffer is used for all the “HF” enzymes. </w:t>
      </w:r>
    </w:p>
    <w:p w14:paraId="7F20233A" w14:textId="417E81F3" w:rsidR="004327DB" w:rsidRPr="00ED37C6" w:rsidRDefault="004327DB" w:rsidP="0041602A">
      <w:pPr>
        <w:rPr>
          <w:bCs/>
          <w:u w:val="single"/>
        </w:rPr>
      </w:pPr>
    </w:p>
    <w:p w14:paraId="2D4C113C" w14:textId="3AC3867D" w:rsidR="00ED37C6" w:rsidRDefault="00ED37C6" w:rsidP="00DB7E83">
      <w:pPr>
        <w:pStyle w:val="Heading2"/>
      </w:pPr>
      <w:bookmarkStart w:id="23" w:name="_Toc57824339"/>
      <w:r w:rsidRPr="00ED37C6">
        <w:t>Streaking cells:</w:t>
      </w:r>
      <w:bookmarkEnd w:id="23"/>
    </w:p>
    <w:p w14:paraId="2342C422" w14:textId="766D9A11" w:rsidR="00ED37C6" w:rsidRPr="00ED37C6" w:rsidRDefault="00ED37C6" w:rsidP="0041602A">
      <w:pPr>
        <w:rPr>
          <w:bCs/>
        </w:rPr>
      </w:pPr>
      <w:r w:rsidRPr="00ED37C6">
        <w:rPr>
          <w:bCs/>
        </w:rPr>
        <w:t>Streaked LVS</w:t>
      </w:r>
      <w:r>
        <w:rPr>
          <w:bCs/>
        </w:rPr>
        <w:t xml:space="preserve"> (50uL stock)</w:t>
      </w:r>
      <w:r w:rsidRPr="00ED37C6">
        <w:rPr>
          <w:bCs/>
        </w:rPr>
        <w:t xml:space="preserve">, </w:t>
      </w:r>
      <w:proofErr w:type="spellStart"/>
      <w:r w:rsidRPr="00ED37C6">
        <w:rPr>
          <w:rFonts w:cstheme="minorHAnsi"/>
          <w:bCs/>
        </w:rPr>
        <w:t>Δ</w:t>
      </w:r>
      <w:r w:rsidR="00060BE9">
        <w:rPr>
          <w:rFonts w:cstheme="minorHAnsi"/>
          <w:bCs/>
        </w:rPr>
        <w:t>pmrA</w:t>
      </w:r>
      <w:proofErr w:type="spellEnd"/>
      <w:r w:rsidRPr="00ED37C6">
        <w:rPr>
          <w:rFonts w:cstheme="minorHAnsi"/>
          <w:bCs/>
        </w:rPr>
        <w:t xml:space="preserve">, and </w:t>
      </w:r>
      <w:proofErr w:type="spellStart"/>
      <w:r w:rsidRPr="00ED37C6">
        <w:rPr>
          <w:rFonts w:cstheme="minorHAnsi"/>
          <w:bCs/>
        </w:rPr>
        <w:t>Δ</w:t>
      </w:r>
      <w:r w:rsidR="00060BE9">
        <w:rPr>
          <w:rFonts w:cstheme="minorHAnsi"/>
          <w:bCs/>
        </w:rPr>
        <w:t>pmrA</w:t>
      </w:r>
      <w:proofErr w:type="spellEnd"/>
      <w:r w:rsidR="00060BE9">
        <w:rPr>
          <w:rFonts w:cstheme="minorHAnsi"/>
          <w:bCs/>
        </w:rPr>
        <w:t xml:space="preserve"> </w:t>
      </w:r>
      <w:proofErr w:type="spellStart"/>
      <w:r w:rsidRPr="00ED37C6">
        <w:rPr>
          <w:rFonts w:cstheme="minorHAnsi"/>
          <w:bCs/>
        </w:rPr>
        <w:t>ΔpriM</w:t>
      </w:r>
      <w:proofErr w:type="spellEnd"/>
      <w:r>
        <w:rPr>
          <w:rFonts w:cstheme="minorHAnsi"/>
          <w:bCs/>
        </w:rPr>
        <w:t xml:space="preserve"> (50uL stock)</w:t>
      </w:r>
      <w:r w:rsidRPr="00ED37C6">
        <w:rPr>
          <w:rFonts w:cstheme="minorHAnsi"/>
          <w:bCs/>
        </w:rPr>
        <w:t xml:space="preserve"> cells on plates </w:t>
      </w:r>
    </w:p>
    <w:p w14:paraId="10714508" w14:textId="42A38F5B" w:rsidR="006D134F" w:rsidRDefault="006D134F" w:rsidP="00ED37C6">
      <w:pPr>
        <w:pStyle w:val="Heading3"/>
        <w:ind w:firstLine="720"/>
      </w:pPr>
      <w:bookmarkStart w:id="24" w:name="_Toc57824340"/>
      <w:r>
        <w:t xml:space="preserve">Streaked cells </w:t>
      </w:r>
      <w:proofErr w:type="spellStart"/>
      <w:r>
        <w:rPr>
          <w:rFonts w:cstheme="minorHAnsi"/>
        </w:rPr>
        <w:t>Δ</w:t>
      </w:r>
      <w:r w:rsidR="00060BE9">
        <w:t>pmrA</w:t>
      </w:r>
      <w:proofErr w:type="spellEnd"/>
      <w:r>
        <w:t xml:space="preserve"> from strain vial</w:t>
      </w:r>
      <w:bookmarkEnd w:id="24"/>
    </w:p>
    <w:p w14:paraId="5B3B4219" w14:textId="77777777" w:rsidR="00B00D2A" w:rsidRPr="00B00D2A" w:rsidRDefault="00B00D2A" w:rsidP="00B00D2A"/>
    <w:p w14:paraId="292A797C" w14:textId="5ED613E2" w:rsidR="00863EDD" w:rsidRPr="000801F8" w:rsidRDefault="00863EDD" w:rsidP="00B00D2A">
      <w:pPr>
        <w:rPr>
          <w:b/>
          <w:bCs/>
          <w:sz w:val="28"/>
          <w:szCs w:val="28"/>
        </w:rPr>
      </w:pPr>
      <w:r w:rsidRPr="000801F8">
        <w:rPr>
          <w:b/>
          <w:bCs/>
          <w:sz w:val="28"/>
          <w:szCs w:val="28"/>
        </w:rPr>
        <w:t>Wednesday, November 11, 2020</w:t>
      </w:r>
    </w:p>
    <w:p w14:paraId="5D8351C0" w14:textId="77777777" w:rsidR="00863EDD" w:rsidRPr="0080672F" w:rsidRDefault="00863EDD" w:rsidP="00863EDD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5CB20172" w14:textId="200B19DF" w:rsidR="00A42908" w:rsidRPr="00ED37C6" w:rsidRDefault="00A42908" w:rsidP="00863EDD">
      <w:pPr>
        <w:pStyle w:val="ListParagraph"/>
        <w:numPr>
          <w:ilvl w:val="0"/>
          <w:numId w:val="19"/>
        </w:numPr>
        <w:rPr>
          <w:bCs/>
          <w:strike/>
        </w:rPr>
      </w:pPr>
      <w:r w:rsidRPr="00ED37C6">
        <w:rPr>
          <w:bCs/>
          <w:strike/>
        </w:rPr>
        <w:t>Run gel of digests</w:t>
      </w:r>
    </w:p>
    <w:p w14:paraId="5966A876" w14:textId="70FACD39" w:rsidR="00863EDD" w:rsidRPr="00C61CE7" w:rsidRDefault="00863EDD" w:rsidP="00863EDD">
      <w:pPr>
        <w:pStyle w:val="ListParagraph"/>
        <w:numPr>
          <w:ilvl w:val="0"/>
          <w:numId w:val="19"/>
        </w:numPr>
        <w:rPr>
          <w:bCs/>
          <w:strike/>
        </w:rPr>
      </w:pPr>
      <w:r w:rsidRPr="00C61CE7">
        <w:rPr>
          <w:bCs/>
          <w:strike/>
        </w:rPr>
        <w:t>Sequencing</w:t>
      </w:r>
    </w:p>
    <w:p w14:paraId="1595D19B" w14:textId="0F9233E5" w:rsidR="000801F8" w:rsidRPr="00ED37C6" w:rsidRDefault="000801F8" w:rsidP="00DB7E83">
      <w:pPr>
        <w:pStyle w:val="Heading2"/>
      </w:pPr>
      <w:bookmarkStart w:id="25" w:name="_Toc57824341"/>
      <w:r w:rsidRPr="00ED37C6">
        <w:t>Gel electrophoresis</w:t>
      </w:r>
      <w:r>
        <w:t xml:space="preserve"> of </w:t>
      </w:r>
      <w:proofErr w:type="spellStart"/>
      <w:r>
        <w:t>MiniPrepped</w:t>
      </w:r>
      <w:proofErr w:type="spellEnd"/>
      <w:r>
        <w:t xml:space="preserve"> Plasmids</w:t>
      </w:r>
      <w:r w:rsidR="00CD061D">
        <w:t xml:space="preserve"> (in theory </w:t>
      </w:r>
      <w:r w:rsidR="00A953F6">
        <w:t>PKR76-&gt;</w:t>
      </w:r>
      <w:r w:rsidR="00CD061D">
        <w:t>PKR14+pPriM_lacZ)</w:t>
      </w:r>
      <w:r w:rsidRPr="00ED37C6">
        <w:t>:</w:t>
      </w:r>
      <w:bookmarkEnd w:id="25"/>
    </w:p>
    <w:p w14:paraId="2F96D1DF" w14:textId="77777777" w:rsidR="000801F8" w:rsidRDefault="000801F8" w:rsidP="000801F8">
      <w:pPr>
        <w:pStyle w:val="ListParagraph"/>
        <w:ind w:left="0"/>
        <w:rPr>
          <w:bCs/>
        </w:rPr>
      </w:pPr>
      <w:r>
        <w:rPr>
          <w:bCs/>
        </w:rPr>
        <w:t xml:space="preserve">1% agarose gel (6ul </w:t>
      </w:r>
      <w:proofErr w:type="spellStart"/>
      <w:r>
        <w:rPr>
          <w:bCs/>
        </w:rPr>
        <w:t>sybr</w:t>
      </w:r>
      <w:proofErr w:type="spellEnd"/>
      <w:r>
        <w:rPr>
          <w:bCs/>
        </w:rPr>
        <w:t xml:space="preserve"> safe): all 20uL of digests + 4uL loading dye, 10uL ladder, ~115volts 30 minutes</w:t>
      </w:r>
    </w:p>
    <w:p w14:paraId="0CD41248" w14:textId="1EF67E4F" w:rsidR="00A42908" w:rsidRDefault="007452A1" w:rsidP="007452A1">
      <w:pPr>
        <w:pStyle w:val="ListParagraph"/>
        <w:tabs>
          <w:tab w:val="left" w:pos="8865"/>
        </w:tabs>
        <w:rPr>
          <w:bCs/>
        </w:rPr>
      </w:pPr>
      <w:r>
        <w:rPr>
          <w:bCs/>
        </w:rPr>
        <w:tab/>
      </w:r>
    </w:p>
    <w:p w14:paraId="51021A65" w14:textId="77777777" w:rsidR="007452A1" w:rsidRDefault="007452A1" w:rsidP="007452A1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54CF3CEC" w14:textId="78362B45" w:rsidR="007452A1" w:rsidRDefault="00ED37C6" w:rsidP="007452A1">
      <w:pPr>
        <w:pStyle w:val="ListParagraph"/>
        <w:keepNext/>
      </w:pP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10EE5229" wp14:editId="1CAFA71D">
                <wp:simplePos x="0" y="0"/>
                <wp:positionH relativeFrom="column">
                  <wp:posOffset>1884045</wp:posOffset>
                </wp:positionH>
                <wp:positionV relativeFrom="paragraph">
                  <wp:posOffset>288290</wp:posOffset>
                </wp:positionV>
                <wp:extent cx="2360930" cy="1404620"/>
                <wp:effectExtent l="0" t="0" r="0" b="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007852" w14:textId="057514E8" w:rsidR="009D66F4" w:rsidRDefault="009D66F4" w:rsidP="00ED37C6">
                            <w:pPr>
                              <w:spacing w:after="0"/>
                              <w:jc w:val="center"/>
                            </w:pPr>
                            <w:r>
                              <w:t>MiniPrep plasmids:</w:t>
                            </w:r>
                          </w:p>
                          <w:p w14:paraId="77AFCCD6" w14:textId="6DC0E64A" w:rsidR="009D66F4" w:rsidRPr="00ED37C6" w:rsidRDefault="009D66F4" w:rsidP="00ED37C6">
                            <w:pPr>
                              <w:spacing w:after="0"/>
                              <w:jc w:val="center"/>
                              <w:rPr>
                                <w:sz w:val="18"/>
                                <w:szCs w:val="18"/>
                              </w:rPr>
                            </w:pPr>
                            <w:r w:rsidRPr="00ED37C6">
                              <w:rPr>
                                <w:sz w:val="18"/>
                                <w:szCs w:val="18"/>
                              </w:rPr>
                              <w:t xml:space="preserve">PKR14+ </w:t>
                            </w:r>
                            <w:r w:rsidRPr="009D66F4">
                              <w:rPr>
                                <w:sz w:val="18"/>
                                <w:szCs w:val="18"/>
                              </w:rPr>
                              <w:t>P</w:t>
                            </w:r>
                            <w:r w:rsidRPr="009D66F4">
                              <w:rPr>
                                <w:i/>
                                <w:iCs/>
                                <w:sz w:val="18"/>
                                <w:szCs w:val="18"/>
                              </w:rPr>
                              <w:t>priM_lacZ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EE5229" id="_x0000_s1035" type="#_x0000_t202" style="position:absolute;left:0;text-align:left;margin-left:148.35pt;margin-top:22.7pt;width:185.9pt;height:110.6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" filled="f" stroked="f">
                <v:textbox style="mso-fit-shape-to-text:t">
                  <w:txbxContent>
                    <w:p w14:paraId="71007852" w14:textId="057514E8" w:rsidR="009D66F4" w:rsidRDefault="009D66F4" w:rsidP="00ED37C6">
                      <w:pPr>
                        <w:spacing w:after="0"/>
                        <w:jc w:val="center"/>
                      </w:pPr>
                      <w:r>
                        <w:t>MiniPrep plasmids:</w:t>
                      </w:r>
                    </w:p>
                    <w:p w14:paraId="77AFCCD6" w14:textId="6DC0E64A" w:rsidR="009D66F4" w:rsidRPr="00ED37C6" w:rsidRDefault="009D66F4" w:rsidP="00ED37C6">
                      <w:pPr>
                        <w:spacing w:after="0"/>
                        <w:jc w:val="center"/>
                        <w:rPr>
                          <w:sz w:val="18"/>
                          <w:szCs w:val="18"/>
                        </w:rPr>
                      </w:pPr>
                      <w:r w:rsidRPr="00ED37C6">
                        <w:rPr>
                          <w:sz w:val="18"/>
                          <w:szCs w:val="18"/>
                        </w:rPr>
                        <w:t xml:space="preserve">PKR14+ </w:t>
                      </w:r>
                      <w:r w:rsidRPr="009D66F4">
                        <w:rPr>
                          <w:sz w:val="18"/>
                          <w:szCs w:val="18"/>
                        </w:rPr>
                        <w:t>P</w:t>
                      </w:r>
                      <w:r w:rsidRPr="009D66F4">
                        <w:rPr>
                          <w:i/>
                          <w:iCs/>
                          <w:sz w:val="18"/>
                          <w:szCs w:val="18"/>
                        </w:rPr>
                        <w:t>priM_lacZ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Cs/>
          <w:noProof/>
          <w:u w:val="single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279F162" wp14:editId="2A0CCBD7">
                <wp:simplePos x="0" y="0"/>
                <wp:positionH relativeFrom="column">
                  <wp:posOffset>2868931</wp:posOffset>
                </wp:positionH>
                <wp:positionV relativeFrom="paragraph">
                  <wp:posOffset>-116204</wp:posOffset>
                </wp:positionV>
                <wp:extent cx="115886" cy="1685608"/>
                <wp:effectExtent l="0" t="3810" r="13970" b="13970"/>
                <wp:wrapNone/>
                <wp:docPr id="9" name="Left Bracket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400000">
                          <a:off x="0" y="0"/>
                          <a:ext cx="115886" cy="1685608"/>
                        </a:xfrm>
                        <a:prstGeom prst="leftBracket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1E0450" id="_x0000_t85" coordsize="21600,21600" o:spt="85" adj="1800" path="m21600,qx0@0l0@1qy21600,21600e" filled="f">
                <v:formulas>
                  <v:f eqn="val #0"/>
                  <v:f eqn="sum 21600 0 #0"/>
                  <v:f eqn="prod #0 9598 32768"/>
                  <v:f eqn="sum 21600 0 @2"/>
                </v:formulas>
                <v:path arrowok="t" gradientshapeok="t" o:connecttype="custom" o:connectlocs="21600,0;0,10800;21600,21600" textboxrect="6326,@2,21600,@3"/>
                <v:handles>
                  <v:h position="topLeft,#0" yrange="0,10800"/>
                </v:handles>
              </v:shapetype>
              <v:shape id="Left Bracket 9" o:spid="_x0000_s1026" type="#_x0000_t85" style="position:absolute;margin-left:225.9pt;margin-top:-9.15pt;width:9.1pt;height:132.75pt;rotation:9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" adj="124" strokecolor="black [3040]"/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6ACC969" wp14:editId="23D37D60">
                <wp:simplePos x="0" y="0"/>
                <wp:positionH relativeFrom="column">
                  <wp:posOffset>1741170</wp:posOffset>
                </wp:positionH>
                <wp:positionV relativeFrom="paragraph">
                  <wp:posOffset>-43815</wp:posOffset>
                </wp:positionV>
                <wp:extent cx="2360930" cy="1404620"/>
                <wp:effectExtent l="0" t="476250" r="0" b="483235"/>
                <wp:wrapNone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33B1AC" w14:textId="34F98CED" w:rsidR="009D66F4" w:rsidRDefault="009D66F4" w:rsidP="00ED37C6">
                            <w:r>
                              <w:t>PKR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ACC969" id="_x0000_s1036" type="#_x0000_t202" style="position:absolute;left:0;text-align:left;margin-left:137.1pt;margin-top:-3.45pt;width:185.9pt;height:110.6pt;rotation:-1833450fd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" filled="f" stroked="f">
                <v:textbox style="mso-fit-shape-to-text:t">
                  <w:txbxContent>
                    <w:p w14:paraId="5933B1AC" w14:textId="34F98CED" w:rsidR="009D66F4" w:rsidRDefault="009D66F4" w:rsidP="00ED37C6">
                      <w:r>
                        <w:t>PKR16</w:t>
                      </w:r>
                    </w:p>
                  </w:txbxContent>
                </v:textbox>
              </v:shape>
            </w:pict>
          </mc:Fallback>
        </mc:AlternateContent>
      </w:r>
      <w:r w:rsidRPr="00ED37C6">
        <w:rPr>
          <w:b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CD896DC" wp14:editId="31162CEC">
                <wp:simplePos x="0" y="0"/>
                <wp:positionH relativeFrom="column">
                  <wp:posOffset>1445260</wp:posOffset>
                </wp:positionH>
                <wp:positionV relativeFrom="paragraph">
                  <wp:posOffset>-44450</wp:posOffset>
                </wp:positionV>
                <wp:extent cx="2360930" cy="1404620"/>
                <wp:effectExtent l="0" t="476250" r="0" b="483235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921426"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3168BD" w14:textId="5FD52ED6" w:rsidR="009D66F4" w:rsidRDefault="009D66F4">
                            <w: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D896DC" id="_x0000_s1037" type="#_x0000_t202" style="position:absolute;left:0;text-align:left;margin-left:113.8pt;margin-top:-3.5pt;width:185.9pt;height:110.6pt;rotation:-1833450fd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" filled="f" stroked="f">
                <v:textbox style="mso-fit-shape-to-text:t">
                  <w:txbxContent>
                    <w:p w14:paraId="573168BD" w14:textId="5FD52ED6" w:rsidR="009D66F4" w:rsidRDefault="009D66F4">
                      <w: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 w:rsidR="007452A1">
        <w:rPr>
          <w:bCs/>
          <w:noProof/>
        </w:rPr>
        <w:drawing>
          <wp:inline distT="0" distB="0" distL="0" distR="0" wp14:anchorId="64FAE77A" wp14:editId="0660A579">
            <wp:extent cx="4816475" cy="1952625"/>
            <wp:effectExtent l="0" t="0" r="3175" b="9525"/>
            <wp:docPr id="1" name="Picture 1" descr="A picture containing sitting, front, table, remo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sitting, front, table, remote&#10;&#10;Description automatically generated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5746"/>
                    <a:stretch/>
                  </pic:blipFill>
                  <pic:spPr bwMode="auto">
                    <a:xfrm>
                      <a:off x="0" y="0"/>
                      <a:ext cx="4817364" cy="19529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52B54E" w14:textId="6B962D9C" w:rsidR="007452A1" w:rsidRDefault="007452A1" w:rsidP="00DB7E83">
      <w:pPr>
        <w:pStyle w:val="Heading2"/>
      </w:pPr>
      <w:bookmarkStart w:id="26" w:name="_Toc57824342"/>
      <w:r w:rsidRPr="008A11C0">
        <w:rPr>
          <w:rStyle w:val="Heading2Char"/>
        </w:rPr>
        <w:t xml:space="preserve">Figure </w:t>
      </w:r>
      <w:r w:rsidRPr="008A11C0">
        <w:rPr>
          <w:rStyle w:val="Heading2Char"/>
        </w:rPr>
        <w:fldChar w:fldCharType="begin"/>
      </w:r>
      <w:r w:rsidRPr="008A11C0">
        <w:rPr>
          <w:rStyle w:val="Heading2Char"/>
        </w:rPr>
        <w:instrText xml:space="preserve"> SEQ Figure \* ARABIC </w:instrText>
      </w:r>
      <w:r w:rsidRPr="008A11C0">
        <w:rPr>
          <w:rStyle w:val="Heading2Char"/>
        </w:rPr>
        <w:fldChar w:fldCharType="separate"/>
      </w:r>
      <w:r w:rsidR="00EE3ABD">
        <w:rPr>
          <w:rStyle w:val="Heading2Char"/>
          <w:noProof/>
        </w:rPr>
        <w:t>4</w:t>
      </w:r>
      <w:r w:rsidRPr="008A11C0">
        <w:rPr>
          <w:rStyle w:val="Heading2Char"/>
        </w:rPr>
        <w:fldChar w:fldCharType="end"/>
      </w:r>
      <w:r>
        <w:t xml:space="preserve">. </w:t>
      </w:r>
      <w:r w:rsidRPr="0045174A">
        <w:t xml:space="preserve">Diagnostic Digest Gel of Plasmids for </w:t>
      </w:r>
      <w:proofErr w:type="spellStart"/>
      <w:r w:rsidRPr="0045174A">
        <w:t>pPriM</w:t>
      </w:r>
      <w:r w:rsidR="008A11C0" w:rsidRPr="0045174A">
        <w:t>_lacz</w:t>
      </w:r>
      <w:proofErr w:type="spellEnd"/>
      <w:r w:rsidRPr="0045174A">
        <w:t>. Lane 1 ladder. Lane 2 positive control</w:t>
      </w:r>
      <w:r w:rsidR="008A11C0" w:rsidRPr="0045174A">
        <w:t xml:space="preserve"> from transformation (pKR16)</w:t>
      </w:r>
      <w:r w:rsidRPr="0045174A">
        <w:t>. Lane 3-9 plasmids</w:t>
      </w:r>
      <w:r w:rsidR="008A11C0" w:rsidRPr="0045174A">
        <w:t xml:space="preserve"> pKR14</w:t>
      </w:r>
      <w:r w:rsidRPr="0045174A">
        <w:t xml:space="preserve"> </w:t>
      </w:r>
      <w:r w:rsidR="008A11C0" w:rsidRPr="0045174A">
        <w:t>labeled “</w:t>
      </w:r>
      <w:r w:rsidRPr="0045174A">
        <w:t>1-6</w:t>
      </w:r>
      <w:r w:rsidR="008A11C0" w:rsidRPr="0045174A">
        <w:t>”</w:t>
      </w:r>
      <w:r w:rsidR="00FB17DF" w:rsidRPr="0045174A">
        <w:t>. Second band indicates insert</w:t>
      </w:r>
      <w:r w:rsidR="008A11C0" w:rsidRPr="0045174A">
        <w:t xml:space="preserve"> of </w:t>
      </w:r>
      <w:proofErr w:type="spellStart"/>
      <w:r w:rsidR="008A11C0" w:rsidRPr="0045174A">
        <w:t>pPrIM_lacz</w:t>
      </w:r>
      <w:proofErr w:type="spellEnd"/>
      <w:r w:rsidR="00FB17DF" w:rsidRPr="0045174A">
        <w:t>.</w:t>
      </w:r>
      <w:bookmarkEnd w:id="26"/>
    </w:p>
    <w:p w14:paraId="06C46950" w14:textId="4041C6D5" w:rsidR="008C7DB2" w:rsidRDefault="008C7DB2" w:rsidP="00611C38">
      <w:pPr>
        <w:pStyle w:val="ListParagraph"/>
        <w:ind w:left="0"/>
        <w:rPr>
          <w:bCs/>
        </w:rPr>
      </w:pPr>
    </w:p>
    <w:p w14:paraId="3BCDC90C" w14:textId="7B2477B0" w:rsidR="00ED37C6" w:rsidRDefault="00ED37C6" w:rsidP="00DB7E83">
      <w:pPr>
        <w:pStyle w:val="Heading2"/>
      </w:pPr>
      <w:bookmarkStart w:id="27" w:name="_Toc57824343"/>
      <w:r w:rsidRPr="00ED37C6">
        <w:t>Sequencing reactions:</w:t>
      </w:r>
      <w:bookmarkEnd w:id="27"/>
    </w:p>
    <w:p w14:paraId="41108A5B" w14:textId="145C1D1C" w:rsidR="00AF4E40" w:rsidRDefault="00AF4E40" w:rsidP="00AF4E40">
      <w:r>
        <w:t>Nanodrop concentrations:</w:t>
      </w:r>
    </w:p>
    <w:p w14:paraId="2CD56A61" w14:textId="576CB090" w:rsidR="00AF4E40" w:rsidRDefault="00AF4E40" w:rsidP="00DB7E83">
      <w:pPr>
        <w:pStyle w:val="Heading2"/>
      </w:pPr>
      <w:bookmarkStart w:id="28" w:name="_Toc57824344"/>
      <w:r>
        <w:lastRenderedPageBreak/>
        <w:t>Table 3. Plasmid concentrations and quality.</w:t>
      </w:r>
      <w:bookmarkEnd w:id="28"/>
    </w:p>
    <w:p w14:paraId="7FBE7932" w14:textId="4480A813" w:rsidR="00AF4E40" w:rsidRDefault="00C333CE" w:rsidP="00AF4E40">
      <w:r w:rsidRPr="00C333CE">
        <w:rPr>
          <w:noProof/>
        </w:rPr>
        <w:drawing>
          <wp:inline distT="0" distB="0" distL="0" distR="0" wp14:anchorId="4B08CF21" wp14:editId="0620FDBD">
            <wp:extent cx="6492240" cy="1132840"/>
            <wp:effectExtent l="0" t="0" r="381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2240" cy="113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9BE7AB" w14:textId="77777777" w:rsidR="00AF4E40" w:rsidRDefault="00AF4E40" w:rsidP="00AF4E40"/>
    <w:p w14:paraId="03BF74F6" w14:textId="2C715F32" w:rsidR="00AF4E40" w:rsidRDefault="00AF4E40" w:rsidP="00AF4E40">
      <w:r>
        <w:t xml:space="preserve">Set up sequencing as indicated in following table: </w:t>
      </w:r>
    </w:p>
    <w:p w14:paraId="78CC2831" w14:textId="4A43123E" w:rsidR="00AF4E40" w:rsidRPr="00AF4E40" w:rsidRDefault="00AF4E40" w:rsidP="00AF4E40">
      <w:r w:rsidRPr="00AF4E40">
        <w:rPr>
          <w:noProof/>
        </w:rPr>
        <w:drawing>
          <wp:inline distT="0" distB="0" distL="0" distR="0" wp14:anchorId="661D1B5F" wp14:editId="3A0D1012">
            <wp:extent cx="6492240" cy="3676015"/>
            <wp:effectExtent l="0" t="0" r="3810" b="63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2240" cy="3676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090E53" w14:textId="78D80D74" w:rsidR="00ED37C6" w:rsidRPr="00ED37C6" w:rsidRDefault="00ED37C6" w:rsidP="00611C38">
      <w:pPr>
        <w:pStyle w:val="ListParagraph"/>
        <w:ind w:left="0"/>
        <w:rPr>
          <w:bCs/>
          <w:u w:val="single"/>
        </w:rPr>
      </w:pPr>
    </w:p>
    <w:p w14:paraId="3DEA4957" w14:textId="05DAB1EE" w:rsidR="00863EDD" w:rsidRPr="00B00D2A" w:rsidRDefault="00863EDD" w:rsidP="00B00D2A">
      <w:pPr>
        <w:rPr>
          <w:b/>
          <w:bCs/>
          <w:sz w:val="28"/>
          <w:szCs w:val="28"/>
        </w:rPr>
      </w:pPr>
      <w:r w:rsidRPr="00B00D2A">
        <w:rPr>
          <w:b/>
          <w:bCs/>
          <w:sz w:val="28"/>
          <w:szCs w:val="28"/>
        </w:rPr>
        <w:t>Thursday, November 12, 2020</w:t>
      </w:r>
    </w:p>
    <w:p w14:paraId="600C5F60" w14:textId="77777777" w:rsidR="00863EDD" w:rsidRPr="0080672F" w:rsidRDefault="00863EDD" w:rsidP="00863EDD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7074AB9C" w14:textId="0A68C702" w:rsidR="00863EDD" w:rsidRPr="00C61CE7" w:rsidRDefault="008A11C0" w:rsidP="00863EDD">
      <w:pPr>
        <w:pStyle w:val="ListParagraph"/>
        <w:numPr>
          <w:ilvl w:val="0"/>
          <w:numId w:val="20"/>
        </w:numPr>
        <w:rPr>
          <w:bCs/>
          <w:strike/>
        </w:rPr>
      </w:pPr>
      <w:r w:rsidRPr="00C61CE7">
        <w:rPr>
          <w:bCs/>
          <w:strike/>
        </w:rPr>
        <w:t>Make electrocompetent cells</w:t>
      </w:r>
    </w:p>
    <w:p w14:paraId="44DB5D03" w14:textId="77777777" w:rsidR="008A11C0" w:rsidRDefault="008A11C0" w:rsidP="008A11C0">
      <w:pPr>
        <w:pStyle w:val="ListParagraph"/>
        <w:rPr>
          <w:bCs/>
        </w:rPr>
      </w:pPr>
    </w:p>
    <w:p w14:paraId="220BA8A4" w14:textId="798BCC53" w:rsidR="008A11C0" w:rsidRPr="00F00D55" w:rsidRDefault="008A11C0" w:rsidP="00DB7E83">
      <w:pPr>
        <w:pStyle w:val="Heading2"/>
      </w:pPr>
      <w:bookmarkStart w:id="29" w:name="_Toc57824345"/>
      <w:r w:rsidRPr="00F00D55">
        <w:t>Prepare electrocompetent (EC) cells</w:t>
      </w:r>
      <w:r w:rsidR="00F00D55" w:rsidRPr="00F00D55">
        <w:t>:</w:t>
      </w:r>
      <w:bookmarkEnd w:id="29"/>
    </w:p>
    <w:p w14:paraId="345169F4" w14:textId="2FB15D4F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 xml:space="preserve">-Scrape up entire plate of cells into </w:t>
      </w:r>
      <w:r w:rsidR="003C0B3C">
        <w:rPr>
          <w:bCs/>
        </w:rPr>
        <w:t>5</w:t>
      </w:r>
      <w:r w:rsidRPr="008A11C0">
        <w:rPr>
          <w:bCs/>
        </w:rPr>
        <w:t xml:space="preserve">00 </w:t>
      </w:r>
      <w:proofErr w:type="spellStart"/>
      <w:r w:rsidRPr="008A11C0">
        <w:rPr>
          <w:bCs/>
        </w:rPr>
        <w:t>uL</w:t>
      </w:r>
      <w:proofErr w:type="spellEnd"/>
      <w:r w:rsidRPr="008A11C0">
        <w:rPr>
          <w:bCs/>
        </w:rPr>
        <w:t xml:space="preserve"> of sterile 10% sucrose and resuspend </w:t>
      </w:r>
    </w:p>
    <w:p w14:paraId="325A8F55" w14:textId="642D146A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Add 1 mL of 10% sucrose to a final volume of 1.5 mL</w:t>
      </w:r>
    </w:p>
    <w:p w14:paraId="5739739D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Spin for 3 minutes at 10,000 rpm</w:t>
      </w:r>
    </w:p>
    <w:p w14:paraId="52152FAA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lastRenderedPageBreak/>
        <w:t>-remove supernatant, throw out, and resuspend in fresh 1 mL 10% sucrose</w:t>
      </w:r>
    </w:p>
    <w:p w14:paraId="11D2809A" w14:textId="176F5BE8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 xml:space="preserve">-Repeat </w:t>
      </w:r>
      <w:r w:rsidR="003C0B3C">
        <w:rPr>
          <w:bCs/>
        </w:rPr>
        <w:t>4</w:t>
      </w:r>
      <w:r w:rsidRPr="008A11C0">
        <w:rPr>
          <w:bCs/>
        </w:rPr>
        <w:t>x in 10% sucrose</w:t>
      </w:r>
    </w:p>
    <w:p w14:paraId="539C4060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After final spin, remove all supernatant.</w:t>
      </w:r>
    </w:p>
    <w:p w14:paraId="2C5E9810" w14:textId="3152753D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Resuspend cells in 10% sucrose at high density (</w:t>
      </w:r>
      <w:r w:rsidRPr="003C0B3C">
        <w:rPr>
          <w:bCs/>
        </w:rPr>
        <w:t>corresponding to ~1x10</w:t>
      </w:r>
      <w:r w:rsidRPr="003C0B3C">
        <w:rPr>
          <w:bCs/>
          <w:vertAlign w:val="superscript"/>
        </w:rPr>
        <w:t>11</w:t>
      </w:r>
      <w:r w:rsidRPr="003C0B3C">
        <w:rPr>
          <w:bCs/>
        </w:rPr>
        <w:t xml:space="preserve"> cells /mL</w:t>
      </w:r>
      <w:r w:rsidR="003C0B3C">
        <w:rPr>
          <w:bCs/>
        </w:rPr>
        <w:t xml:space="preserve"> –equal amount cells and sucrose</w:t>
      </w:r>
      <w:r w:rsidRPr="008A11C0">
        <w:rPr>
          <w:bCs/>
        </w:rPr>
        <w:t xml:space="preserve">); </w:t>
      </w:r>
      <w:r w:rsidR="003C0B3C">
        <w:rPr>
          <w:bCs/>
        </w:rPr>
        <w:t xml:space="preserve">Aliquot into sterile tubes with </w:t>
      </w:r>
      <w:r w:rsidRPr="008A11C0">
        <w:rPr>
          <w:bCs/>
        </w:rPr>
        <w:t xml:space="preserve">110 </w:t>
      </w:r>
      <w:proofErr w:type="spellStart"/>
      <w:r w:rsidRPr="008A11C0">
        <w:rPr>
          <w:bCs/>
        </w:rPr>
        <w:t>uL</w:t>
      </w:r>
      <w:proofErr w:type="spellEnd"/>
      <w:r w:rsidRPr="008A11C0">
        <w:rPr>
          <w:bCs/>
        </w:rPr>
        <w:t xml:space="preserve"> </w:t>
      </w:r>
    </w:p>
    <w:p w14:paraId="70A75C78" w14:textId="43FC7AF3" w:rsid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 xml:space="preserve">-For any extra EC cells, aliquot ~110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/ sterile tube (enough for 2 </w:t>
      </w:r>
      <w:proofErr w:type="spellStart"/>
      <w:r w:rsidRPr="008A11C0">
        <w:rPr>
          <w:bCs/>
        </w:rPr>
        <w:t>electroporations</w:t>
      </w:r>
      <w:proofErr w:type="spellEnd"/>
      <w:r w:rsidRPr="008A11C0">
        <w:rPr>
          <w:bCs/>
        </w:rPr>
        <w:t>) and freeze at -80°C</w:t>
      </w:r>
    </w:p>
    <w:p w14:paraId="06CBD9A1" w14:textId="250F696B" w:rsidR="008A11C0" w:rsidRDefault="00392A41" w:rsidP="00392A41">
      <w:pPr>
        <w:pStyle w:val="Heading3"/>
        <w:ind w:left="720"/>
      </w:pPr>
      <w:bookmarkStart w:id="30" w:name="_Toc57824346"/>
      <w:proofErr w:type="spellStart"/>
      <w:r>
        <w:rPr>
          <w:rFonts w:cstheme="majorHAnsi"/>
        </w:rPr>
        <w:t>Δ</w:t>
      </w:r>
      <w:r w:rsidR="00060BE9">
        <w:t>pmrA</w:t>
      </w:r>
      <w:proofErr w:type="spellEnd"/>
      <w:r>
        <w:t xml:space="preserve"> was sticky when picking up</w:t>
      </w:r>
      <w:bookmarkEnd w:id="30"/>
    </w:p>
    <w:p w14:paraId="30E89EC0" w14:textId="77777777" w:rsidR="00392A41" w:rsidRPr="00392A41" w:rsidRDefault="00392A41" w:rsidP="00392A41"/>
    <w:p w14:paraId="0E417A3A" w14:textId="166C0F75" w:rsidR="008A11C0" w:rsidRPr="00B00D2A" w:rsidRDefault="008A11C0" w:rsidP="00B00D2A">
      <w:pPr>
        <w:rPr>
          <w:b/>
          <w:bCs/>
          <w:sz w:val="28"/>
          <w:szCs w:val="28"/>
        </w:rPr>
      </w:pPr>
      <w:r w:rsidRPr="00B00D2A">
        <w:rPr>
          <w:b/>
          <w:bCs/>
          <w:sz w:val="28"/>
          <w:szCs w:val="28"/>
        </w:rPr>
        <w:t>Friday, November 13, 2020</w:t>
      </w:r>
    </w:p>
    <w:p w14:paraId="00FAAD8F" w14:textId="77777777" w:rsidR="008A11C0" w:rsidRPr="0080672F" w:rsidRDefault="008A11C0" w:rsidP="008A11C0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110955BC" w14:textId="77777777" w:rsidR="006F2A01" w:rsidRPr="006F2A01" w:rsidRDefault="006F2A01" w:rsidP="008A11C0">
      <w:pPr>
        <w:pStyle w:val="ListParagraph"/>
        <w:numPr>
          <w:ilvl w:val="0"/>
          <w:numId w:val="21"/>
        </w:numPr>
        <w:rPr>
          <w:bCs/>
          <w:strike/>
        </w:rPr>
      </w:pPr>
      <w:r w:rsidRPr="006F2A01">
        <w:rPr>
          <w:bCs/>
          <w:strike/>
        </w:rPr>
        <w:t>Check sequencing results</w:t>
      </w:r>
    </w:p>
    <w:p w14:paraId="2BE0FA0D" w14:textId="79ECEB3C" w:rsidR="008A11C0" w:rsidRPr="008E4CF4" w:rsidRDefault="008A11C0" w:rsidP="008A11C0">
      <w:pPr>
        <w:pStyle w:val="ListParagraph"/>
        <w:numPr>
          <w:ilvl w:val="0"/>
          <w:numId w:val="21"/>
        </w:numPr>
        <w:rPr>
          <w:bCs/>
          <w:strike/>
        </w:rPr>
      </w:pPr>
      <w:r w:rsidRPr="008E4CF4">
        <w:rPr>
          <w:bCs/>
          <w:strike/>
        </w:rPr>
        <w:t>Electroporate</w:t>
      </w:r>
    </w:p>
    <w:p w14:paraId="2A5DA675" w14:textId="2E2AC75E" w:rsidR="008A11C0" w:rsidRDefault="008A11C0" w:rsidP="008A11C0">
      <w:pPr>
        <w:pStyle w:val="ListParagraph"/>
        <w:rPr>
          <w:bCs/>
        </w:rPr>
      </w:pPr>
    </w:p>
    <w:p w14:paraId="57D562D1" w14:textId="77777777" w:rsidR="006F2A01" w:rsidRDefault="006F2A01" w:rsidP="006F2A01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3A2F3239" w14:textId="4D7E61FB" w:rsidR="006F2A01" w:rsidRPr="006F2A01" w:rsidRDefault="006F2A01" w:rsidP="006F2A01">
      <w:pPr>
        <w:rPr>
          <w:bCs/>
        </w:rPr>
      </w:pPr>
      <w:r w:rsidRPr="006F2A01">
        <w:rPr>
          <w:bCs/>
        </w:rPr>
        <w:t>Sequencing results:</w:t>
      </w:r>
      <w:r>
        <w:rPr>
          <w:bCs/>
        </w:rPr>
        <w:t xml:space="preserve"> The sequencing results came back and were overall good. The sequence for the first miniprep (samples MG1-5) was good, but since the concentration was low, only 5 primers were used and the end of the sequence for </w:t>
      </w:r>
      <w:proofErr w:type="spellStart"/>
      <w:r>
        <w:rPr>
          <w:bCs/>
        </w:rPr>
        <w:t>lacz</w:t>
      </w:r>
      <w:proofErr w:type="spellEnd"/>
      <w:r>
        <w:rPr>
          <w:bCs/>
        </w:rPr>
        <w:t xml:space="preserve"> could not be read. The data showed that the sequence was good until 890 amino acids.  The other 3 sequences showed good sequence coverage throughout the whole </w:t>
      </w:r>
      <w:proofErr w:type="spellStart"/>
      <w:r>
        <w:rPr>
          <w:bCs/>
        </w:rPr>
        <w:t>lacz</w:t>
      </w:r>
      <w:proofErr w:type="spellEnd"/>
      <w:r>
        <w:rPr>
          <w:bCs/>
        </w:rPr>
        <w:t xml:space="preserve"> gene. </w:t>
      </w:r>
    </w:p>
    <w:p w14:paraId="5E34D0DB" w14:textId="5DF2B692" w:rsidR="008A11C0" w:rsidRDefault="008A11C0" w:rsidP="00DB7E83">
      <w:pPr>
        <w:pStyle w:val="Heading2"/>
      </w:pPr>
      <w:bookmarkStart w:id="31" w:name="_Toc57824347"/>
      <w:r w:rsidRPr="00F00D55">
        <w:t xml:space="preserve">Electroporate </w:t>
      </w:r>
      <w:r w:rsidR="001A3FA1">
        <w:t xml:space="preserve">PKR76 </w:t>
      </w:r>
      <w:r w:rsidRPr="00F00D55">
        <w:t>plasmid into EC cells</w:t>
      </w:r>
      <w:r w:rsidR="00F00D55">
        <w:t>:</w:t>
      </w:r>
      <w:bookmarkEnd w:id="31"/>
    </w:p>
    <w:p w14:paraId="04BBB4A7" w14:textId="414B83D8" w:rsidR="001A3FA1" w:rsidRPr="001A3FA1" w:rsidRDefault="001A3FA1" w:rsidP="001A3FA1">
      <w:r>
        <w:t>**Combine the three good sequencing reactions to have a good amount of DNA.</w:t>
      </w:r>
    </w:p>
    <w:p w14:paraId="2B3D3C13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For each electroporation, aliquot 4 mL MHB into glass test tubes for recovery, warm in shaker at 37°C</w:t>
      </w:r>
    </w:p>
    <w:p w14:paraId="6736688F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For each electroporation, in a 2 mm sterile electroporation cuvette, combine:</w:t>
      </w:r>
    </w:p>
    <w:p w14:paraId="2D5636FA" w14:textId="6E013E90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 xml:space="preserve">5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of </w:t>
      </w:r>
      <w:r w:rsidR="00A953F6">
        <w:rPr>
          <w:bCs/>
        </w:rPr>
        <w:t>DNA</w:t>
      </w:r>
      <w:r w:rsidRPr="008A11C0">
        <w:rPr>
          <w:bCs/>
        </w:rPr>
        <w:t xml:space="preserve"> (mini-prep concentration, at least 100 ng/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>)</w:t>
      </w:r>
    </w:p>
    <w:p w14:paraId="5F87E66A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 xml:space="preserve">50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electrocompetent cells </w:t>
      </w:r>
    </w:p>
    <w:p w14:paraId="7B9F694A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ab/>
        <w:t>-Have recovery media ready</w:t>
      </w:r>
    </w:p>
    <w:p w14:paraId="2D973498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ab/>
        <w:t xml:space="preserve">-Electroporate using the following settings: 2.5 kV, 25 </w:t>
      </w:r>
      <w:proofErr w:type="spellStart"/>
      <w:r w:rsidRPr="008A11C0">
        <w:rPr>
          <w:bCs/>
        </w:rPr>
        <w:t>μF</w:t>
      </w:r>
      <w:proofErr w:type="spellEnd"/>
      <w:r w:rsidRPr="008A11C0">
        <w:rPr>
          <w:bCs/>
        </w:rPr>
        <w:t>, and 600 Ω</w:t>
      </w:r>
    </w:p>
    <w:p w14:paraId="1CC976AD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ab/>
        <w:t xml:space="preserve">-Immediately after individual </w:t>
      </w:r>
      <w:proofErr w:type="spellStart"/>
      <w:r w:rsidRPr="008A11C0">
        <w:rPr>
          <w:bCs/>
        </w:rPr>
        <w:t>electroporations</w:t>
      </w:r>
      <w:proofErr w:type="spellEnd"/>
      <w:r w:rsidRPr="008A11C0">
        <w:rPr>
          <w:bCs/>
        </w:rPr>
        <w:t>, use 1 mL warm recovery media from test tube to wash cells out of cuvette and transfer cells to recovery test tube</w:t>
      </w:r>
    </w:p>
    <w:p w14:paraId="13ABADA6" w14:textId="15DC739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ab/>
        <w:t xml:space="preserve">-Recover cells for 4-8 hours, shaking at 37°C </w:t>
      </w:r>
    </w:p>
    <w:p w14:paraId="3C31660A" w14:textId="4B0EAB4D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-Plate on CHAH-Nat plates,</w:t>
      </w:r>
      <w:r w:rsidR="00170BDB">
        <w:rPr>
          <w:bCs/>
        </w:rPr>
        <w:t xml:space="preserve"> 20uL, 100uL, remaining</w:t>
      </w:r>
    </w:p>
    <w:p w14:paraId="4E2451F8" w14:textId="77777777" w:rsidR="008A11C0" w:rsidRPr="008A11C0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ab/>
        <w:t>-Incubate plates at 37°C for 3 days (or until single colonies appear)</w:t>
      </w:r>
    </w:p>
    <w:p w14:paraId="626963BE" w14:textId="77777777" w:rsidR="008A11C0" w:rsidRPr="008A11C0" w:rsidRDefault="008A11C0" w:rsidP="00F00D55">
      <w:pPr>
        <w:pStyle w:val="ListParagraph"/>
        <w:ind w:left="0"/>
        <w:rPr>
          <w:bCs/>
        </w:rPr>
      </w:pPr>
    </w:p>
    <w:p w14:paraId="60A30A50" w14:textId="671EF494" w:rsidR="0041602A" w:rsidRDefault="008A11C0" w:rsidP="00F00D55">
      <w:pPr>
        <w:pStyle w:val="ListParagraph"/>
        <w:ind w:left="0"/>
        <w:rPr>
          <w:bCs/>
        </w:rPr>
      </w:pPr>
      <w:r w:rsidRPr="008A11C0">
        <w:rPr>
          <w:bCs/>
        </w:rPr>
        <w:t>*Always include a control electroporation with no plasmid. Eventually single break-through colonies may start appearing; at that point, single colonies on the experimental plates are also likely to just be break-through growth.</w:t>
      </w:r>
    </w:p>
    <w:p w14:paraId="2999C0E3" w14:textId="0A898641" w:rsidR="00392A41" w:rsidRDefault="00392A41" w:rsidP="00F00D55">
      <w:pPr>
        <w:pStyle w:val="ListParagraph"/>
        <w:ind w:left="0"/>
        <w:rPr>
          <w:bCs/>
        </w:rPr>
      </w:pPr>
    </w:p>
    <w:p w14:paraId="58F03185" w14:textId="0E80266A" w:rsidR="00392A41" w:rsidRDefault="00392A41" w:rsidP="00392A41">
      <w:pPr>
        <w:pStyle w:val="Heading3"/>
        <w:ind w:firstLine="720"/>
      </w:pPr>
      <w:bookmarkStart w:id="32" w:name="_Toc57824348"/>
      <w:proofErr w:type="spellStart"/>
      <w:r>
        <w:rPr>
          <w:rFonts w:cstheme="majorHAnsi"/>
        </w:rPr>
        <w:lastRenderedPageBreak/>
        <w:t>Δ</w:t>
      </w:r>
      <w:r w:rsidR="00060BE9">
        <w:t>pmrA</w:t>
      </w:r>
      <w:proofErr w:type="spellEnd"/>
      <w:r>
        <w:t xml:space="preserve"> cells had clump in cuvette—sticky cells</w:t>
      </w:r>
      <w:bookmarkEnd w:id="32"/>
    </w:p>
    <w:p w14:paraId="4F521C27" w14:textId="1C0ED671" w:rsidR="00461B2C" w:rsidRDefault="00461B2C" w:rsidP="00461B2C"/>
    <w:p w14:paraId="5795726F" w14:textId="5888B31F" w:rsidR="00461B2C" w:rsidRPr="00B00D2A" w:rsidRDefault="00461B2C" w:rsidP="00461B2C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Mon</w:t>
      </w:r>
      <w:r w:rsidRPr="00B00D2A">
        <w:rPr>
          <w:b/>
          <w:bCs/>
          <w:sz w:val="28"/>
          <w:szCs w:val="28"/>
        </w:rPr>
        <w:t>day, November 1</w:t>
      </w:r>
      <w:r>
        <w:rPr>
          <w:b/>
          <w:bCs/>
          <w:sz w:val="28"/>
          <w:szCs w:val="28"/>
        </w:rPr>
        <w:t>6</w:t>
      </w:r>
      <w:r w:rsidRPr="00B00D2A">
        <w:rPr>
          <w:b/>
          <w:bCs/>
          <w:sz w:val="28"/>
          <w:szCs w:val="28"/>
        </w:rPr>
        <w:t>, 2020</w:t>
      </w:r>
    </w:p>
    <w:p w14:paraId="1B540376" w14:textId="77777777" w:rsidR="00461B2C" w:rsidRPr="0080672F" w:rsidRDefault="00461B2C" w:rsidP="00461B2C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3483011A" w14:textId="3A48524D" w:rsidR="00461B2C" w:rsidRPr="00170BDB" w:rsidRDefault="00461B2C" w:rsidP="00461B2C">
      <w:pPr>
        <w:pStyle w:val="ListParagraph"/>
        <w:numPr>
          <w:ilvl w:val="0"/>
          <w:numId w:val="22"/>
        </w:numPr>
        <w:rPr>
          <w:bCs/>
          <w:strike/>
        </w:rPr>
      </w:pPr>
      <w:r w:rsidRPr="00170BDB">
        <w:rPr>
          <w:bCs/>
          <w:strike/>
        </w:rPr>
        <w:t>Streak cells</w:t>
      </w:r>
    </w:p>
    <w:p w14:paraId="33001607" w14:textId="070F2EBE" w:rsidR="00461B2C" w:rsidRPr="00B00D2A" w:rsidRDefault="00461B2C" w:rsidP="00461B2C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Tues</w:t>
      </w:r>
      <w:r w:rsidRPr="00B00D2A">
        <w:rPr>
          <w:b/>
          <w:bCs/>
          <w:sz w:val="28"/>
          <w:szCs w:val="28"/>
        </w:rPr>
        <w:t>day, November 1</w:t>
      </w:r>
      <w:r>
        <w:rPr>
          <w:b/>
          <w:bCs/>
          <w:sz w:val="28"/>
          <w:szCs w:val="28"/>
        </w:rPr>
        <w:t>7</w:t>
      </w:r>
      <w:r w:rsidRPr="00B00D2A">
        <w:rPr>
          <w:b/>
          <w:bCs/>
          <w:sz w:val="28"/>
          <w:szCs w:val="28"/>
        </w:rPr>
        <w:t>, 2020</w:t>
      </w:r>
    </w:p>
    <w:p w14:paraId="2559CFB4" w14:textId="77777777" w:rsidR="00461B2C" w:rsidRPr="0080672F" w:rsidRDefault="00461B2C" w:rsidP="00461B2C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0181F8F9" w14:textId="02CBB423" w:rsidR="00461B2C" w:rsidRPr="00884CA9" w:rsidRDefault="00170BDB" w:rsidP="00461B2C">
      <w:pPr>
        <w:pStyle w:val="ListParagraph"/>
        <w:numPr>
          <w:ilvl w:val="0"/>
          <w:numId w:val="23"/>
        </w:numPr>
        <w:rPr>
          <w:bCs/>
          <w:strike/>
        </w:rPr>
      </w:pPr>
      <w:r w:rsidRPr="00884CA9">
        <w:rPr>
          <w:bCs/>
          <w:strike/>
        </w:rPr>
        <w:t>Make/</w:t>
      </w:r>
      <w:r w:rsidR="00461B2C" w:rsidRPr="00884CA9">
        <w:rPr>
          <w:bCs/>
          <w:strike/>
        </w:rPr>
        <w:t>Pour plates</w:t>
      </w:r>
    </w:p>
    <w:p w14:paraId="5BCA6387" w14:textId="55CC7C1D" w:rsidR="00352509" w:rsidRDefault="00352509" w:rsidP="00461B2C">
      <w:pPr>
        <w:pStyle w:val="ListParagraph"/>
        <w:numPr>
          <w:ilvl w:val="0"/>
          <w:numId w:val="23"/>
        </w:numPr>
        <w:rPr>
          <w:bCs/>
          <w:strike/>
        </w:rPr>
      </w:pPr>
      <w:r w:rsidRPr="00352509">
        <w:rPr>
          <w:bCs/>
          <w:strike/>
        </w:rPr>
        <w:t xml:space="preserve">Check cells </w:t>
      </w:r>
    </w:p>
    <w:p w14:paraId="20C25468" w14:textId="714B3D83" w:rsidR="00884CA9" w:rsidRPr="00352509" w:rsidRDefault="00884CA9" w:rsidP="00461B2C">
      <w:pPr>
        <w:pStyle w:val="ListParagraph"/>
        <w:numPr>
          <w:ilvl w:val="0"/>
          <w:numId w:val="23"/>
        </w:numPr>
        <w:rPr>
          <w:bCs/>
          <w:strike/>
        </w:rPr>
      </w:pPr>
      <w:r>
        <w:rPr>
          <w:bCs/>
          <w:strike/>
        </w:rPr>
        <w:t>Arbitrary PCR</w:t>
      </w:r>
    </w:p>
    <w:p w14:paraId="54826A39" w14:textId="227E3B2E" w:rsidR="00461B2C" w:rsidRDefault="00170BDB" w:rsidP="00461B2C">
      <w:pPr>
        <w:pStyle w:val="ListParagraph"/>
        <w:numPr>
          <w:ilvl w:val="0"/>
          <w:numId w:val="23"/>
        </w:numPr>
        <w:rPr>
          <w:bCs/>
        </w:rPr>
      </w:pPr>
      <w:r>
        <w:rPr>
          <w:bCs/>
        </w:rPr>
        <w:t>Make electrocompetent cells</w:t>
      </w:r>
    </w:p>
    <w:p w14:paraId="5FB1102D" w14:textId="0B6B036C" w:rsidR="00170BDB" w:rsidRDefault="00170BDB" w:rsidP="00461B2C">
      <w:pPr>
        <w:pStyle w:val="ListParagraph"/>
        <w:numPr>
          <w:ilvl w:val="0"/>
          <w:numId w:val="23"/>
        </w:numPr>
        <w:rPr>
          <w:bCs/>
        </w:rPr>
      </w:pPr>
      <w:r>
        <w:rPr>
          <w:bCs/>
        </w:rPr>
        <w:t>Electroporate</w:t>
      </w:r>
    </w:p>
    <w:p w14:paraId="45287810" w14:textId="29D7B0F1" w:rsidR="00170BDB" w:rsidRDefault="00170BDB" w:rsidP="00DB7E83">
      <w:pPr>
        <w:pStyle w:val="Heading2"/>
      </w:pPr>
      <w:bookmarkStart w:id="33" w:name="_Toc57824349"/>
      <w:r>
        <w:t xml:space="preserve">Making Selection Plates, Nat, Kan, </w:t>
      </w:r>
      <w:proofErr w:type="spellStart"/>
      <w:r>
        <w:t>xgal</w:t>
      </w:r>
      <w:proofErr w:type="spellEnd"/>
      <w:r>
        <w:t>:</w:t>
      </w:r>
      <w:bookmarkEnd w:id="33"/>
    </w:p>
    <w:p w14:paraId="5C4FEBA1" w14:textId="4419863E" w:rsidR="00170BDB" w:rsidRDefault="00170BDB" w:rsidP="00170BDB">
      <w:pPr>
        <w:spacing w:after="0"/>
        <w:jc w:val="left"/>
        <w:rPr>
          <w:bCs/>
        </w:rPr>
      </w:pPr>
      <w:r>
        <w:rPr>
          <w:bCs/>
        </w:rPr>
        <w:t>-Add 30.6g of CHA media to 300mL water</w:t>
      </w:r>
      <w:r>
        <w:rPr>
          <w:bCs/>
        </w:rPr>
        <w:br/>
        <w:t>-Heat and stir 60</w:t>
      </w:r>
      <w:r>
        <w:rPr>
          <w:rFonts w:cstheme="minorHAnsi"/>
          <w:bCs/>
        </w:rPr>
        <w:t>°</w:t>
      </w:r>
      <w:r>
        <w:rPr>
          <w:bCs/>
        </w:rPr>
        <w:t>C for 10 min</w:t>
      </w:r>
    </w:p>
    <w:p w14:paraId="223FBF7C" w14:textId="141DA299" w:rsidR="00170BDB" w:rsidRDefault="00170BDB" w:rsidP="00170BDB">
      <w:pPr>
        <w:spacing w:after="0"/>
        <w:jc w:val="left"/>
        <w:rPr>
          <w:bCs/>
        </w:rPr>
      </w:pPr>
      <w:r>
        <w:rPr>
          <w:bCs/>
        </w:rPr>
        <w:t>-Autoclave liquid 30</w:t>
      </w:r>
      <w:r w:rsidR="008F581A">
        <w:rPr>
          <w:bCs/>
        </w:rPr>
        <w:t>min</w:t>
      </w:r>
      <w:r>
        <w:rPr>
          <w:bCs/>
        </w:rPr>
        <w:t xml:space="preserve"> cycle</w:t>
      </w:r>
    </w:p>
    <w:p w14:paraId="61707B07" w14:textId="653343E2" w:rsidR="00170BDB" w:rsidRDefault="00170BDB" w:rsidP="00170BDB">
      <w:pPr>
        <w:spacing w:after="0"/>
        <w:jc w:val="left"/>
        <w:rPr>
          <w:rFonts w:cstheme="minorHAnsi"/>
          <w:bCs/>
        </w:rPr>
      </w:pPr>
      <w:r>
        <w:rPr>
          <w:bCs/>
        </w:rPr>
        <w:t>-Meanwhile warm hemoglobin to 56</w:t>
      </w:r>
      <w:r>
        <w:rPr>
          <w:rFonts w:cstheme="minorHAnsi"/>
          <w:bCs/>
        </w:rPr>
        <w:t xml:space="preserve">°C in </w:t>
      </w:r>
      <w:proofErr w:type="spellStart"/>
      <w:r>
        <w:rPr>
          <w:rFonts w:cstheme="minorHAnsi"/>
          <w:bCs/>
        </w:rPr>
        <w:t>waterbath</w:t>
      </w:r>
      <w:proofErr w:type="spellEnd"/>
    </w:p>
    <w:p w14:paraId="7AC03467" w14:textId="5F252ACC" w:rsidR="00170BDB" w:rsidRDefault="00170BDB" w:rsidP="00170BDB">
      <w:pPr>
        <w:spacing w:after="0"/>
        <w:jc w:val="left"/>
        <w:rPr>
          <w:rFonts w:cstheme="minorHAnsi"/>
          <w:bCs/>
        </w:rPr>
      </w:pPr>
      <w:r>
        <w:rPr>
          <w:rFonts w:cstheme="minorHAnsi"/>
          <w:bCs/>
        </w:rPr>
        <w:t>-When media is done in autoclave, cool to 56°C and then add hemoglobin</w:t>
      </w:r>
    </w:p>
    <w:p w14:paraId="0E43CC1A" w14:textId="6EB24232" w:rsidR="00170BDB" w:rsidRDefault="00170BDB" w:rsidP="00170BDB">
      <w:pPr>
        <w:spacing w:after="0"/>
        <w:jc w:val="left"/>
        <w:rPr>
          <w:rFonts w:cstheme="minorHAnsi"/>
          <w:bCs/>
        </w:rPr>
      </w:pPr>
      <w:r>
        <w:rPr>
          <w:rFonts w:cstheme="minorHAnsi"/>
          <w:bCs/>
        </w:rPr>
        <w:t xml:space="preserve">-Add antibiotics and </w:t>
      </w:r>
      <w:proofErr w:type="spellStart"/>
      <w:r>
        <w:rPr>
          <w:rFonts w:cstheme="minorHAnsi"/>
          <w:bCs/>
        </w:rPr>
        <w:t>xgal</w:t>
      </w:r>
      <w:proofErr w:type="spellEnd"/>
      <w:r>
        <w:rPr>
          <w:rFonts w:cstheme="minorHAnsi"/>
          <w:bCs/>
        </w:rPr>
        <w:t xml:space="preserve"> and stir</w:t>
      </w:r>
    </w:p>
    <w:p w14:paraId="08FB0A2D" w14:textId="15550DA0" w:rsidR="00170BDB" w:rsidRDefault="00170BDB" w:rsidP="00170BDB">
      <w:pPr>
        <w:spacing w:after="0"/>
        <w:jc w:val="left"/>
        <w:rPr>
          <w:rFonts w:cstheme="minorHAnsi"/>
          <w:bCs/>
        </w:rPr>
      </w:pPr>
      <w:r>
        <w:rPr>
          <w:rFonts w:cstheme="minorHAnsi"/>
          <w:bCs/>
        </w:rPr>
        <w:tab/>
        <w:t xml:space="preserve">-Nat 30uL, Kan 60uL, </w:t>
      </w:r>
      <w:proofErr w:type="spellStart"/>
      <w:r>
        <w:rPr>
          <w:rFonts w:cstheme="minorHAnsi"/>
          <w:bCs/>
        </w:rPr>
        <w:t>xgal</w:t>
      </w:r>
      <w:proofErr w:type="spellEnd"/>
      <w:r>
        <w:rPr>
          <w:rFonts w:cstheme="minorHAnsi"/>
          <w:bCs/>
        </w:rPr>
        <w:t xml:space="preserve"> (light sensitive! use foil)</w:t>
      </w:r>
    </w:p>
    <w:p w14:paraId="6460CB95" w14:textId="05CFA296" w:rsidR="00170BDB" w:rsidRDefault="00170BDB" w:rsidP="00170BDB">
      <w:pPr>
        <w:spacing w:after="0"/>
        <w:jc w:val="left"/>
        <w:rPr>
          <w:rFonts w:cstheme="minorHAnsi"/>
          <w:bCs/>
        </w:rPr>
      </w:pPr>
      <w:r>
        <w:rPr>
          <w:rFonts w:cstheme="minorHAnsi"/>
          <w:bCs/>
        </w:rPr>
        <w:t>-Measure 24mL/plate</w:t>
      </w:r>
    </w:p>
    <w:p w14:paraId="5E27041A" w14:textId="60A54D6F" w:rsidR="00170BDB" w:rsidRPr="00170BDB" w:rsidRDefault="00170BDB" w:rsidP="00170BDB">
      <w:pPr>
        <w:spacing w:after="0"/>
        <w:jc w:val="left"/>
        <w:rPr>
          <w:bCs/>
        </w:rPr>
      </w:pPr>
      <w:r>
        <w:rPr>
          <w:rFonts w:cstheme="minorHAnsi"/>
          <w:bCs/>
        </w:rPr>
        <w:t>-Store plates away from light</w:t>
      </w:r>
    </w:p>
    <w:p w14:paraId="4AE11D10" w14:textId="3990FF7B" w:rsidR="00352509" w:rsidRDefault="00352509" w:rsidP="00352509">
      <w:pPr>
        <w:rPr>
          <w:b/>
          <w:bCs/>
          <w:sz w:val="28"/>
          <w:szCs w:val="28"/>
        </w:rPr>
      </w:pPr>
    </w:p>
    <w:p w14:paraId="2259E78D" w14:textId="77777777" w:rsidR="00352509" w:rsidRDefault="00352509" w:rsidP="00352509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6E14CB16" w14:textId="7EE07077" w:rsidR="00352509" w:rsidRPr="006F2A01" w:rsidRDefault="00352509" w:rsidP="00352509">
      <w:pPr>
        <w:rPr>
          <w:bCs/>
        </w:rPr>
      </w:pPr>
      <w:r>
        <w:rPr>
          <w:bCs/>
        </w:rPr>
        <w:t>Streak plates</w:t>
      </w:r>
      <w:r w:rsidRPr="006F2A01">
        <w:rPr>
          <w:bCs/>
        </w:rPr>
        <w:t>:</w:t>
      </w:r>
      <w:r>
        <w:rPr>
          <w:bCs/>
        </w:rPr>
        <w:t xml:space="preserve"> The plates do not show a great deal of growth. We will wait until tomorrow to make the electrocompetent cells and electroporate</w:t>
      </w:r>
    </w:p>
    <w:p w14:paraId="50C36681" w14:textId="77777777" w:rsidR="00DB7E83" w:rsidRDefault="00DB7E83" w:rsidP="00884CA9">
      <w:pPr>
        <w:pStyle w:val="Heading2"/>
      </w:pPr>
      <w:bookmarkStart w:id="34" w:name="_Toc57824350"/>
      <w:r>
        <w:t>Arbitrary PCR</w:t>
      </w:r>
      <w:bookmarkEnd w:id="34"/>
      <w:r>
        <w:br/>
      </w:r>
    </w:p>
    <w:p w14:paraId="73403774" w14:textId="57DFA58E" w:rsidR="00DB7E83" w:rsidRDefault="00DB7E83" w:rsidP="00DB7E83">
      <w:r>
        <w:t xml:space="preserve">1) Find </w:t>
      </w:r>
      <w:r w:rsidR="00884CA9">
        <w:t xml:space="preserve">samples: </w:t>
      </w:r>
      <w:r>
        <w:t xml:space="preserve">gDNA with transposon insertions </w:t>
      </w:r>
    </w:p>
    <w:p w14:paraId="672025DA" w14:textId="55090332" w:rsidR="00DB7E83" w:rsidRDefault="00DB7E83" w:rsidP="00DB7E83">
      <w:r>
        <w:t xml:space="preserve">2) </w:t>
      </w:r>
      <w:r w:rsidR="00884CA9">
        <w:t>T</w:t>
      </w:r>
      <w:r>
        <w:t xml:space="preserve">able indicating which samples are being tested </w:t>
      </w:r>
      <w:r w:rsidR="00884CA9">
        <w:t>(</w:t>
      </w:r>
      <w:r>
        <w:t>Always include LVS genomic DNA (no transposon insertion) and no template control</w:t>
      </w:r>
      <w:r w:rsidR="00884CA9">
        <w:t>):</w:t>
      </w:r>
    </w:p>
    <w:tbl>
      <w:tblPr>
        <w:tblW w:w="6745" w:type="dxa"/>
        <w:tblLook w:val="04A0" w:firstRow="1" w:lastRow="0" w:firstColumn="1" w:lastColumn="0" w:noHBand="0" w:noVBand="1"/>
      </w:tblPr>
      <w:tblGrid>
        <w:gridCol w:w="1885"/>
        <w:gridCol w:w="4860"/>
      </w:tblGrid>
      <w:tr w:rsidR="00DB7E83" w:rsidRPr="007429E8" w14:paraId="6881D868" w14:textId="77777777" w:rsidTr="00C11444">
        <w:trPr>
          <w:trHeight w:val="320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91CEC" w14:textId="77777777" w:rsidR="00DB7E83" w:rsidRPr="007429E8" w:rsidRDefault="00DB7E83" w:rsidP="00884CA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429E8">
              <w:rPr>
                <w:rFonts w:ascii="Calibri" w:eastAsia="Times New Roman" w:hAnsi="Calibri" w:cs="Calibri"/>
                <w:b/>
                <w:bCs/>
                <w:color w:val="000000"/>
              </w:rPr>
              <w:t>Sample number</w:t>
            </w:r>
          </w:p>
        </w:tc>
        <w:tc>
          <w:tcPr>
            <w:tcW w:w="48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7714A" w14:textId="77777777" w:rsidR="00DB7E83" w:rsidRPr="007429E8" w:rsidRDefault="00DB7E83" w:rsidP="00884CA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429E8">
              <w:rPr>
                <w:rFonts w:ascii="Calibri" w:eastAsia="Times New Roman" w:hAnsi="Calibri" w:cs="Calibri"/>
                <w:b/>
                <w:bCs/>
                <w:color w:val="000000"/>
              </w:rPr>
              <w:t>DNA</w:t>
            </w:r>
          </w:p>
        </w:tc>
      </w:tr>
      <w:tr w:rsidR="00DB7E83" w:rsidRPr="007429E8" w14:paraId="4FF6B33C" w14:textId="77777777" w:rsidTr="00C11444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7F448" w14:textId="77777777" w:rsidR="00DB7E83" w:rsidRPr="007429E8" w:rsidRDefault="00DB7E83" w:rsidP="00884CA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429E8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124A4" w14:textId="6301B558" w:rsidR="00DB7E83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 w:rsidRPr="00C11444">
              <w:rPr>
                <w:rFonts w:ascii="Calibri" w:eastAsia="Times New Roman" w:hAnsi="Calibri" w:cs="Calibri"/>
                <w:color w:val="000000"/>
              </w:rPr>
              <w:t>LVS rpsU1-LacZ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DB7E83" w:rsidRPr="007429E8">
              <w:rPr>
                <w:rFonts w:ascii="Calibri" w:eastAsia="Times New Roman" w:hAnsi="Calibri" w:cs="Calibri"/>
                <w:color w:val="000000"/>
              </w:rPr>
              <w:t xml:space="preserve">pSD26 Tn insertion </w:t>
            </w:r>
            <w:r w:rsidRPr="00C11444">
              <w:rPr>
                <w:rFonts w:ascii="Calibri" w:eastAsia="Times New Roman" w:hAnsi="Calibri" w:cs="Calibri"/>
                <w:color w:val="000000"/>
              </w:rPr>
              <w:t>into KRLVS28.1</w:t>
            </w:r>
          </w:p>
          <w:p w14:paraId="41435A94" w14:textId="386513FA" w:rsidR="00C11444" w:rsidRPr="007429E8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lastRenderedPageBreak/>
              <w:t>E3-1, strain 33.1</w:t>
            </w:r>
          </w:p>
        </w:tc>
      </w:tr>
      <w:tr w:rsidR="00DB7E83" w:rsidRPr="007429E8" w14:paraId="4D6A5264" w14:textId="77777777" w:rsidTr="00C11444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6EBF9" w14:textId="77777777" w:rsidR="00DB7E83" w:rsidRPr="007429E8" w:rsidRDefault="00DB7E83" w:rsidP="00884CA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429E8">
              <w:rPr>
                <w:rFonts w:ascii="Calibri" w:eastAsia="Times New Roman" w:hAnsi="Calibri" w:cs="Calibri"/>
                <w:color w:val="000000"/>
              </w:rPr>
              <w:lastRenderedPageBreak/>
              <w:t>2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78075" w14:textId="488A9307" w:rsidR="00DB7E83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 w:rsidRPr="00C11444">
              <w:rPr>
                <w:rFonts w:ascii="Calibri" w:eastAsia="Times New Roman" w:hAnsi="Calibri" w:cs="Calibri"/>
                <w:color w:val="000000"/>
              </w:rPr>
              <w:t>LVS rpsU1-LacZ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DB7E83" w:rsidRPr="007429E8">
              <w:rPr>
                <w:rFonts w:ascii="Calibri" w:eastAsia="Times New Roman" w:hAnsi="Calibri" w:cs="Calibri"/>
                <w:color w:val="000000"/>
              </w:rPr>
              <w:t xml:space="preserve">pSD26 Tn insertion </w:t>
            </w:r>
            <w:r w:rsidRPr="00C11444">
              <w:rPr>
                <w:rFonts w:ascii="Calibri" w:eastAsia="Times New Roman" w:hAnsi="Calibri" w:cs="Calibri"/>
                <w:color w:val="000000"/>
              </w:rPr>
              <w:t>into KRLVS28.1</w:t>
            </w:r>
          </w:p>
          <w:p w14:paraId="29D78DDE" w14:textId="308C67A6" w:rsidR="00C11444" w:rsidRPr="007429E8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3-2, strain 33.2</w:t>
            </w:r>
          </w:p>
        </w:tc>
      </w:tr>
      <w:tr w:rsidR="00DB7E83" w:rsidRPr="007429E8" w14:paraId="05A38289" w14:textId="77777777" w:rsidTr="00C11444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030765" w14:textId="6CD3795D" w:rsidR="00DB7E83" w:rsidRPr="007429E8" w:rsidRDefault="00DB7E83" w:rsidP="00884CA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638CB" w14:textId="46B8DAA0" w:rsidR="00DB7E83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 w:rsidRPr="00C11444">
              <w:rPr>
                <w:rFonts w:ascii="Calibri" w:eastAsia="Times New Roman" w:hAnsi="Calibri" w:cs="Calibri"/>
                <w:color w:val="000000"/>
              </w:rPr>
              <w:t>LVS rpsU1-LacZ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DB7E83">
              <w:rPr>
                <w:rFonts w:ascii="Calibri" w:eastAsia="Times New Roman" w:hAnsi="Calibri" w:cs="Calibri"/>
                <w:color w:val="000000"/>
              </w:rPr>
              <w:t xml:space="preserve">pSD26 Tn insertion </w:t>
            </w:r>
            <w:r w:rsidRPr="00C11444">
              <w:rPr>
                <w:rFonts w:ascii="Calibri" w:eastAsia="Times New Roman" w:hAnsi="Calibri" w:cs="Calibri"/>
                <w:color w:val="000000"/>
              </w:rPr>
              <w:t>into KRLVS28.1</w:t>
            </w:r>
          </w:p>
          <w:p w14:paraId="3F3F977E" w14:textId="0324A025" w:rsidR="00C11444" w:rsidRPr="007429E8" w:rsidRDefault="00C11444" w:rsidP="00884CA9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3-5, strain 33.3</w:t>
            </w:r>
          </w:p>
        </w:tc>
      </w:tr>
      <w:tr w:rsidR="00DB7E83" w:rsidRPr="007429E8" w14:paraId="055C4B42" w14:textId="77777777" w:rsidTr="00C11444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7B0E1" w14:textId="4B8CDE66" w:rsidR="00DB7E83" w:rsidRPr="007429E8" w:rsidRDefault="00DB7E83" w:rsidP="00884CA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96675" w14:textId="77777777" w:rsidR="00DB7E83" w:rsidRPr="007429E8" w:rsidRDefault="00DB7E83" w:rsidP="00884CA9">
            <w:pPr>
              <w:rPr>
                <w:rFonts w:ascii="Calibri" w:eastAsia="Times New Roman" w:hAnsi="Calibri" w:cs="Calibri"/>
                <w:color w:val="000000"/>
              </w:rPr>
            </w:pPr>
            <w:r w:rsidRPr="007429E8">
              <w:rPr>
                <w:rFonts w:ascii="Calibri" w:eastAsia="Times New Roman" w:hAnsi="Calibri" w:cs="Calibri"/>
                <w:color w:val="000000"/>
              </w:rPr>
              <w:t>LVS gDNA</w:t>
            </w:r>
          </w:p>
        </w:tc>
      </w:tr>
      <w:tr w:rsidR="00DB7E83" w:rsidRPr="007429E8" w14:paraId="3F2A1562" w14:textId="77777777" w:rsidTr="00C11444">
        <w:trPr>
          <w:trHeight w:val="320"/>
        </w:trPr>
        <w:tc>
          <w:tcPr>
            <w:tcW w:w="1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FE8A9" w14:textId="17580F52" w:rsidR="00DB7E83" w:rsidRPr="007429E8" w:rsidRDefault="00DB7E83" w:rsidP="00884CA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D7264" w14:textId="77777777" w:rsidR="00DB7E83" w:rsidRPr="007429E8" w:rsidRDefault="00DB7E83" w:rsidP="00884CA9">
            <w:pPr>
              <w:rPr>
                <w:rFonts w:ascii="Calibri" w:eastAsia="Times New Roman" w:hAnsi="Calibri" w:cs="Calibri"/>
                <w:color w:val="000000"/>
              </w:rPr>
            </w:pPr>
            <w:r w:rsidRPr="007429E8">
              <w:rPr>
                <w:rFonts w:ascii="Calibri" w:eastAsia="Times New Roman" w:hAnsi="Calibri" w:cs="Calibri"/>
                <w:color w:val="000000"/>
              </w:rPr>
              <w:t>-DNA</w:t>
            </w:r>
          </w:p>
        </w:tc>
      </w:tr>
    </w:tbl>
    <w:p w14:paraId="56DDC383" w14:textId="77777777" w:rsidR="00884CA9" w:rsidRDefault="00884CA9" w:rsidP="00884CA9"/>
    <w:p w14:paraId="7DD3F6B9" w14:textId="47AD1A7B" w:rsidR="00884CA9" w:rsidRDefault="00884CA9" w:rsidP="00884CA9">
      <w:r>
        <w:t xml:space="preserve">3) Set up reaction 1, using 500 ng of gDNA in a total reaction volume of 25 </w:t>
      </w:r>
      <w:proofErr w:type="spellStart"/>
      <w:r>
        <w:t>uL</w:t>
      </w:r>
      <w:proofErr w:type="spellEnd"/>
      <w:r>
        <w:t xml:space="preserve">. </w:t>
      </w:r>
    </w:p>
    <w:p w14:paraId="21C1DCB7" w14:textId="77777777" w:rsidR="00884CA9" w:rsidRDefault="00884CA9" w:rsidP="00DB7E83">
      <w:r>
        <w:t xml:space="preserve">Concentrations of DNA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71"/>
        <w:gridCol w:w="3041"/>
        <w:gridCol w:w="2476"/>
        <w:gridCol w:w="2226"/>
      </w:tblGrid>
      <w:tr w:rsidR="00884CA9" w14:paraId="2962CE95" w14:textId="7C6CAE54" w:rsidTr="00884CA9">
        <w:tc>
          <w:tcPr>
            <w:tcW w:w="2471" w:type="dxa"/>
          </w:tcPr>
          <w:p w14:paraId="077E3CCC" w14:textId="2CC3D6F9" w:rsidR="00884CA9" w:rsidRDefault="00884CA9" w:rsidP="00DB7E83">
            <w:r>
              <w:t>Sample</w:t>
            </w:r>
          </w:p>
        </w:tc>
        <w:tc>
          <w:tcPr>
            <w:tcW w:w="3041" w:type="dxa"/>
          </w:tcPr>
          <w:p w14:paraId="1BBFB2E8" w14:textId="5C17C0F7" w:rsidR="00884CA9" w:rsidRDefault="00884CA9" w:rsidP="00DB7E83">
            <w:r>
              <w:t>Concentration</w:t>
            </w:r>
          </w:p>
        </w:tc>
        <w:tc>
          <w:tcPr>
            <w:tcW w:w="2476" w:type="dxa"/>
          </w:tcPr>
          <w:p w14:paraId="243F3F0E" w14:textId="7AF0AE4E" w:rsidR="00884CA9" w:rsidRDefault="00884CA9" w:rsidP="00DB7E83">
            <w:r>
              <w:t xml:space="preserve">Amount to 500ng needed for RXN </w:t>
            </w:r>
          </w:p>
        </w:tc>
        <w:tc>
          <w:tcPr>
            <w:tcW w:w="2226" w:type="dxa"/>
          </w:tcPr>
          <w:p w14:paraId="7068D961" w14:textId="26F8053A" w:rsidR="00884CA9" w:rsidRDefault="00884CA9" w:rsidP="00DB7E83">
            <w:proofErr w:type="spellStart"/>
            <w:r>
              <w:t>uL</w:t>
            </w:r>
            <w:proofErr w:type="spellEnd"/>
            <w:r>
              <w:t xml:space="preserve"> Water to level RXNs</w:t>
            </w:r>
          </w:p>
        </w:tc>
      </w:tr>
      <w:tr w:rsidR="00884CA9" w14:paraId="075CDD5D" w14:textId="01684AAA" w:rsidTr="00884CA9">
        <w:tc>
          <w:tcPr>
            <w:tcW w:w="2471" w:type="dxa"/>
          </w:tcPr>
          <w:p w14:paraId="3CE76BA8" w14:textId="4E9DD5AB" w:rsidR="00884CA9" w:rsidRDefault="00884CA9" w:rsidP="00884CA9">
            <w:r>
              <w:t>E3-1 33.1</w:t>
            </w:r>
          </w:p>
        </w:tc>
        <w:tc>
          <w:tcPr>
            <w:tcW w:w="3041" w:type="dxa"/>
          </w:tcPr>
          <w:p w14:paraId="2365B126" w14:textId="181AED8C" w:rsidR="00884CA9" w:rsidRDefault="00884CA9" w:rsidP="00884CA9">
            <w:r>
              <w:t>372.02ng/</w:t>
            </w:r>
            <w:proofErr w:type="spellStart"/>
            <w:r>
              <w:t>ulL</w:t>
            </w:r>
            <w:proofErr w:type="spellEnd"/>
            <w:r>
              <w:t xml:space="preserve"> </w:t>
            </w:r>
          </w:p>
          <w:p w14:paraId="4E9C0371" w14:textId="77777777" w:rsidR="00884CA9" w:rsidRDefault="00884CA9" w:rsidP="00DB7E83"/>
        </w:tc>
        <w:tc>
          <w:tcPr>
            <w:tcW w:w="2476" w:type="dxa"/>
          </w:tcPr>
          <w:p w14:paraId="523CF3AC" w14:textId="44A64A32" w:rsidR="00884CA9" w:rsidRDefault="00884CA9" w:rsidP="00DB7E83">
            <w:r>
              <w:t xml:space="preserve">1.34uL </w:t>
            </w:r>
          </w:p>
        </w:tc>
        <w:tc>
          <w:tcPr>
            <w:tcW w:w="2226" w:type="dxa"/>
          </w:tcPr>
          <w:p w14:paraId="190508F1" w14:textId="451646FC" w:rsidR="00884CA9" w:rsidRDefault="00884CA9" w:rsidP="00DB7E83">
            <w:r>
              <w:t>1.92</w:t>
            </w:r>
          </w:p>
        </w:tc>
      </w:tr>
      <w:tr w:rsidR="00884CA9" w14:paraId="6679ED40" w14:textId="7134CD55" w:rsidTr="00884CA9">
        <w:tc>
          <w:tcPr>
            <w:tcW w:w="2471" w:type="dxa"/>
          </w:tcPr>
          <w:p w14:paraId="1F96F689" w14:textId="6243ECA5" w:rsidR="00884CA9" w:rsidRDefault="00884CA9" w:rsidP="00884CA9">
            <w:r>
              <w:t>E3-2 33.2</w:t>
            </w:r>
          </w:p>
        </w:tc>
        <w:tc>
          <w:tcPr>
            <w:tcW w:w="3041" w:type="dxa"/>
          </w:tcPr>
          <w:p w14:paraId="441EFF47" w14:textId="62DA6775" w:rsidR="00884CA9" w:rsidRDefault="00884CA9" w:rsidP="00884CA9">
            <w:r>
              <w:t>224.92ng/</w:t>
            </w:r>
            <w:proofErr w:type="spellStart"/>
            <w:r>
              <w:t>uL</w:t>
            </w:r>
            <w:proofErr w:type="spellEnd"/>
          </w:p>
          <w:p w14:paraId="10A4DE07" w14:textId="77777777" w:rsidR="00884CA9" w:rsidRDefault="00884CA9" w:rsidP="00DB7E83"/>
        </w:tc>
        <w:tc>
          <w:tcPr>
            <w:tcW w:w="2476" w:type="dxa"/>
          </w:tcPr>
          <w:p w14:paraId="1FE67096" w14:textId="55BEE089" w:rsidR="00884CA9" w:rsidRDefault="00884CA9" w:rsidP="00DB7E83">
            <w:r>
              <w:t>2.22uL</w:t>
            </w:r>
          </w:p>
        </w:tc>
        <w:tc>
          <w:tcPr>
            <w:tcW w:w="2226" w:type="dxa"/>
          </w:tcPr>
          <w:p w14:paraId="11B61BAC" w14:textId="0BF64A32" w:rsidR="00884CA9" w:rsidRDefault="00884CA9" w:rsidP="00DB7E83">
            <w:r>
              <w:t>1.04</w:t>
            </w:r>
          </w:p>
        </w:tc>
      </w:tr>
      <w:tr w:rsidR="00884CA9" w14:paraId="40303AE2" w14:textId="12505301" w:rsidTr="00884CA9">
        <w:tc>
          <w:tcPr>
            <w:tcW w:w="2471" w:type="dxa"/>
          </w:tcPr>
          <w:p w14:paraId="346E0540" w14:textId="4EC470B1" w:rsidR="00884CA9" w:rsidRDefault="00884CA9" w:rsidP="00884CA9">
            <w:r>
              <w:t>E3-5 33.3</w:t>
            </w:r>
          </w:p>
        </w:tc>
        <w:tc>
          <w:tcPr>
            <w:tcW w:w="3041" w:type="dxa"/>
          </w:tcPr>
          <w:p w14:paraId="3DFE3105" w14:textId="612421F9" w:rsidR="00884CA9" w:rsidRDefault="00884CA9" w:rsidP="00884CA9">
            <w:r>
              <w:t>153.14mg/</w:t>
            </w:r>
            <w:proofErr w:type="spellStart"/>
            <w:r>
              <w:t>uL</w:t>
            </w:r>
            <w:proofErr w:type="spellEnd"/>
          </w:p>
          <w:p w14:paraId="6E8FAA61" w14:textId="77777777" w:rsidR="00884CA9" w:rsidRDefault="00884CA9" w:rsidP="00DB7E83"/>
        </w:tc>
        <w:tc>
          <w:tcPr>
            <w:tcW w:w="2476" w:type="dxa"/>
          </w:tcPr>
          <w:p w14:paraId="18884E4A" w14:textId="4CD0A256" w:rsidR="00884CA9" w:rsidRDefault="00884CA9" w:rsidP="00DB7E83">
            <w:r>
              <w:t>3.26uL</w:t>
            </w:r>
          </w:p>
        </w:tc>
        <w:tc>
          <w:tcPr>
            <w:tcW w:w="2226" w:type="dxa"/>
          </w:tcPr>
          <w:p w14:paraId="2E8D05B6" w14:textId="77777777" w:rsidR="00884CA9" w:rsidRDefault="00884CA9" w:rsidP="00DB7E83"/>
        </w:tc>
      </w:tr>
    </w:tbl>
    <w:p w14:paraId="35DF9587" w14:textId="24801D80" w:rsidR="00884CA9" w:rsidRDefault="00884CA9" w:rsidP="00884CA9">
      <w:pPr>
        <w:pStyle w:val="Heading3"/>
        <w:ind w:left="720" w:firstLine="720"/>
      </w:pPr>
      <w:bookmarkStart w:id="35" w:name="_Toc57824351"/>
      <w:r>
        <w:t xml:space="preserve">Have extra .13uL in </w:t>
      </w:r>
      <w:proofErr w:type="spellStart"/>
      <w:r>
        <w:t>rxn</w:t>
      </w:r>
      <w:proofErr w:type="spellEnd"/>
      <w:r>
        <w:t xml:space="preserve"> (3.26uL template vs 3.13uL)</w:t>
      </w:r>
      <w:bookmarkEnd w:id="35"/>
    </w:p>
    <w:p w14:paraId="5778E693" w14:textId="77777777" w:rsidR="00884CA9" w:rsidRPr="00884CA9" w:rsidRDefault="00884CA9" w:rsidP="00884CA9"/>
    <w:p w14:paraId="6D49A708" w14:textId="5043363B" w:rsidR="00884CA9" w:rsidRDefault="00884CA9" w:rsidP="00DB7E83">
      <w:r w:rsidRPr="00884CA9">
        <w:rPr>
          <w:noProof/>
        </w:rPr>
        <w:lastRenderedPageBreak/>
        <w:drawing>
          <wp:inline distT="0" distB="0" distL="0" distR="0" wp14:anchorId="4EFD07EE" wp14:editId="751D2682">
            <wp:extent cx="5705382" cy="376237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8177" cy="3764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560482" w14:textId="77777777" w:rsidR="00884CA9" w:rsidRDefault="00884CA9" w:rsidP="00DB7E83"/>
    <w:p w14:paraId="61BBEA9D" w14:textId="77777777" w:rsidR="00DB7E83" w:rsidRDefault="00DB7E83" w:rsidP="00DB7E83">
      <w:r>
        <w:t xml:space="preserve">4) Dilute reaction 1 PCR samples 1:10 (2 </w:t>
      </w:r>
      <w:proofErr w:type="spellStart"/>
      <w:r>
        <w:t>uL</w:t>
      </w:r>
      <w:proofErr w:type="spellEnd"/>
      <w:r>
        <w:t xml:space="preserve"> into 18 </w:t>
      </w:r>
      <w:proofErr w:type="spellStart"/>
      <w:r>
        <w:t>uL</w:t>
      </w:r>
      <w:proofErr w:type="spellEnd"/>
      <w:r>
        <w:t>). Keep this dilution for future PCRs!</w:t>
      </w:r>
    </w:p>
    <w:p w14:paraId="01246A4C" w14:textId="3DF7AF79" w:rsidR="00DB7E83" w:rsidRDefault="00DB7E83" w:rsidP="00DB7E83">
      <w:r>
        <w:t xml:space="preserve">5) Set up reaction 2 </w:t>
      </w:r>
    </w:p>
    <w:p w14:paraId="62137F22" w14:textId="68E16650" w:rsidR="00884CA9" w:rsidRDefault="00884CA9" w:rsidP="00DB7E83">
      <w:r w:rsidRPr="00884CA9">
        <w:rPr>
          <w:noProof/>
        </w:rPr>
        <w:drawing>
          <wp:inline distT="0" distB="0" distL="0" distR="0" wp14:anchorId="0FC63EED" wp14:editId="7737E8A6">
            <wp:extent cx="5572125" cy="3161026"/>
            <wp:effectExtent l="0" t="0" r="0" b="190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57" cy="3165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C19EE5" w14:textId="77777777" w:rsidR="00DB7E83" w:rsidRDefault="00DB7E83" w:rsidP="00DB7E83">
      <w:r>
        <w:lastRenderedPageBreak/>
        <w:t>6) Run PCR on gel and confirm that there are products. If so, proceed to next step. If not, optimize primers and annealing temperatures further.</w:t>
      </w:r>
    </w:p>
    <w:p w14:paraId="74F99047" w14:textId="77777777" w:rsidR="00DB7E83" w:rsidRDefault="00DB7E83" w:rsidP="00DB7E83">
      <w:r>
        <w:t xml:space="preserve">7) Re-do PCR 2 using a total reaction volume of 50 </w:t>
      </w:r>
      <w:proofErr w:type="spellStart"/>
      <w:r>
        <w:t>uL</w:t>
      </w:r>
      <w:proofErr w:type="spellEnd"/>
      <w:r>
        <w:t xml:space="preserve">. </w:t>
      </w:r>
    </w:p>
    <w:p w14:paraId="2520F2E0" w14:textId="77777777" w:rsidR="00DB7E83" w:rsidRDefault="00DB7E83" w:rsidP="00DB7E83">
      <w:r>
        <w:t xml:space="preserve">8) PCR-purify samples from larger reaction 2 and elute in 0.1x EB. </w:t>
      </w:r>
    </w:p>
    <w:p w14:paraId="7C12313F" w14:textId="77777777" w:rsidR="00DB7E83" w:rsidRDefault="00DB7E83" w:rsidP="00DB7E83">
      <w:r>
        <w:t xml:space="preserve">9) Submit to the GSC for sequencing using </w:t>
      </w:r>
      <w:r w:rsidRPr="004663D6">
        <w:t>KROL92 Tn_Mar3</w:t>
      </w:r>
      <w:r>
        <w:t xml:space="preserve"> (or transposon-</w:t>
      </w:r>
      <w:proofErr w:type="spellStart"/>
      <w:r>
        <w:t>specfic</w:t>
      </w:r>
      <w:proofErr w:type="spellEnd"/>
      <w:r>
        <w:t xml:space="preserve"> primer used in reaction 2). </w:t>
      </w:r>
    </w:p>
    <w:p w14:paraId="60F82EBA" w14:textId="77777777" w:rsidR="00DB7E83" w:rsidRDefault="00DB7E83" w:rsidP="00DB7E83">
      <w:r>
        <w:t xml:space="preserve">10) Identify where each transposon insertion is located and design strain-specific primers to confirm specific insertions. </w:t>
      </w:r>
    </w:p>
    <w:p w14:paraId="0AA5E0A9" w14:textId="3990FF7B" w:rsidR="00352509" w:rsidRDefault="00352509" w:rsidP="00352509">
      <w:pPr>
        <w:rPr>
          <w:b/>
          <w:bCs/>
          <w:sz w:val="28"/>
          <w:szCs w:val="28"/>
        </w:rPr>
      </w:pPr>
    </w:p>
    <w:p w14:paraId="78994A77" w14:textId="48D04998" w:rsidR="00352509" w:rsidRPr="00B00D2A" w:rsidRDefault="00352509" w:rsidP="00352509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Wednes</w:t>
      </w:r>
      <w:r w:rsidRPr="00B00D2A">
        <w:rPr>
          <w:b/>
          <w:bCs/>
          <w:sz w:val="28"/>
          <w:szCs w:val="28"/>
        </w:rPr>
        <w:t>day, November 1</w:t>
      </w:r>
      <w:r>
        <w:rPr>
          <w:b/>
          <w:bCs/>
          <w:sz w:val="28"/>
          <w:szCs w:val="28"/>
        </w:rPr>
        <w:t>8</w:t>
      </w:r>
      <w:r w:rsidRPr="00B00D2A">
        <w:rPr>
          <w:b/>
          <w:bCs/>
          <w:sz w:val="28"/>
          <w:szCs w:val="28"/>
        </w:rPr>
        <w:t>, 2020</w:t>
      </w:r>
    </w:p>
    <w:p w14:paraId="2BCAB111" w14:textId="77777777" w:rsidR="00352509" w:rsidRPr="0080672F" w:rsidRDefault="00352509" w:rsidP="00352509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6FD9CEFE" w14:textId="77777777" w:rsidR="00BB433F" w:rsidRPr="008D58DD" w:rsidRDefault="00BB433F" w:rsidP="00352509">
      <w:pPr>
        <w:pStyle w:val="ListParagraph"/>
        <w:numPr>
          <w:ilvl w:val="0"/>
          <w:numId w:val="24"/>
        </w:numPr>
        <w:rPr>
          <w:bCs/>
          <w:strike/>
        </w:rPr>
      </w:pPr>
      <w:r w:rsidRPr="008D58DD">
        <w:rPr>
          <w:bCs/>
          <w:strike/>
        </w:rPr>
        <w:t>Gel of arbitrary PCR</w:t>
      </w:r>
    </w:p>
    <w:p w14:paraId="4220074C" w14:textId="3ABFEC52" w:rsidR="00352509" w:rsidRPr="008D58DD" w:rsidRDefault="00352509" w:rsidP="00352509">
      <w:pPr>
        <w:pStyle w:val="ListParagraph"/>
        <w:numPr>
          <w:ilvl w:val="0"/>
          <w:numId w:val="24"/>
        </w:numPr>
        <w:rPr>
          <w:bCs/>
          <w:strike/>
        </w:rPr>
      </w:pPr>
      <w:r w:rsidRPr="008D58DD">
        <w:rPr>
          <w:bCs/>
          <w:strike/>
        </w:rPr>
        <w:t>Make electrocompetent cells</w:t>
      </w:r>
    </w:p>
    <w:p w14:paraId="61C4BBA2" w14:textId="05A89A2B" w:rsidR="00352509" w:rsidRDefault="00352509" w:rsidP="00352509">
      <w:pPr>
        <w:pStyle w:val="ListParagraph"/>
        <w:numPr>
          <w:ilvl w:val="0"/>
          <w:numId w:val="24"/>
        </w:numPr>
        <w:rPr>
          <w:bCs/>
          <w:strike/>
        </w:rPr>
      </w:pPr>
      <w:r w:rsidRPr="008D58DD">
        <w:rPr>
          <w:bCs/>
          <w:strike/>
        </w:rPr>
        <w:t>Electroporate</w:t>
      </w:r>
    </w:p>
    <w:p w14:paraId="302F209D" w14:textId="6EB55266" w:rsidR="004C2450" w:rsidRPr="008D58DD" w:rsidRDefault="004C2450" w:rsidP="00352509">
      <w:pPr>
        <w:pStyle w:val="ListParagraph"/>
        <w:numPr>
          <w:ilvl w:val="0"/>
          <w:numId w:val="24"/>
        </w:numPr>
        <w:rPr>
          <w:bCs/>
          <w:strike/>
        </w:rPr>
      </w:pPr>
      <w:r>
        <w:rPr>
          <w:bCs/>
          <w:strike/>
        </w:rPr>
        <w:t>Freeze cells</w:t>
      </w:r>
    </w:p>
    <w:p w14:paraId="06A0C5DE" w14:textId="77777777" w:rsidR="00352509" w:rsidRPr="00F00D55" w:rsidRDefault="00352509" w:rsidP="00DB7E83">
      <w:pPr>
        <w:pStyle w:val="Heading2"/>
      </w:pPr>
      <w:bookmarkStart w:id="36" w:name="_Toc57824352"/>
      <w:r w:rsidRPr="00F00D55">
        <w:t>Prepare electrocompetent (EC) cells:</w:t>
      </w:r>
      <w:bookmarkEnd w:id="36"/>
    </w:p>
    <w:p w14:paraId="60D38B38" w14:textId="77777777" w:rsidR="00352509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-Scrape up </w:t>
      </w:r>
      <w:r>
        <w:rPr>
          <w:bCs/>
        </w:rPr>
        <w:t xml:space="preserve">3 patches </w:t>
      </w:r>
      <w:r w:rsidRPr="008A11C0">
        <w:rPr>
          <w:bCs/>
        </w:rPr>
        <w:t xml:space="preserve">into </w:t>
      </w:r>
      <w:r>
        <w:rPr>
          <w:bCs/>
        </w:rPr>
        <w:t>5</w:t>
      </w:r>
      <w:r w:rsidRPr="008A11C0">
        <w:rPr>
          <w:bCs/>
        </w:rPr>
        <w:t xml:space="preserve">00 </w:t>
      </w:r>
      <w:proofErr w:type="spellStart"/>
      <w:r w:rsidRPr="008A11C0">
        <w:rPr>
          <w:bCs/>
        </w:rPr>
        <w:t>uL</w:t>
      </w:r>
      <w:proofErr w:type="spellEnd"/>
      <w:r w:rsidRPr="008A11C0">
        <w:rPr>
          <w:bCs/>
        </w:rPr>
        <w:t xml:space="preserve"> of sterile 10% sucrose and resuspend </w:t>
      </w:r>
    </w:p>
    <w:p w14:paraId="2E90DEAD" w14:textId="77777777" w:rsidR="00352509" w:rsidRPr="008A11C0" w:rsidRDefault="00352509" w:rsidP="00352509">
      <w:pPr>
        <w:pStyle w:val="ListParagraph"/>
        <w:ind w:left="0"/>
        <w:rPr>
          <w:bCs/>
        </w:rPr>
      </w:pPr>
      <w:r>
        <w:rPr>
          <w:bCs/>
        </w:rPr>
        <w:tab/>
        <w:t>-Save 4</w:t>
      </w:r>
      <w:r w:rsidRPr="00170BDB">
        <w:rPr>
          <w:bCs/>
          <w:vertAlign w:val="superscript"/>
        </w:rPr>
        <w:t>th</w:t>
      </w:r>
      <w:r>
        <w:rPr>
          <w:bCs/>
        </w:rPr>
        <w:t xml:space="preserve"> patch for glycerol stock</w:t>
      </w:r>
    </w:p>
    <w:p w14:paraId="06BB6BF1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Add 1 mL of 10% sucrose to a final volume of 1.5 mL</w:t>
      </w:r>
    </w:p>
    <w:p w14:paraId="5F28AEE7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Spin for 3 minutes at 10,000 rpm</w:t>
      </w:r>
    </w:p>
    <w:p w14:paraId="36CAB028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remove supernatant, throw out, and resuspend in fresh 1 mL 10% sucrose</w:t>
      </w:r>
    </w:p>
    <w:p w14:paraId="18D4B903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-Repeat </w:t>
      </w:r>
      <w:r>
        <w:rPr>
          <w:bCs/>
        </w:rPr>
        <w:t>4</w:t>
      </w:r>
      <w:r w:rsidRPr="008A11C0">
        <w:rPr>
          <w:bCs/>
        </w:rPr>
        <w:t>x in 10% sucrose</w:t>
      </w:r>
    </w:p>
    <w:p w14:paraId="33CA70B2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After final spin, remove all supernatant.</w:t>
      </w:r>
    </w:p>
    <w:p w14:paraId="785236E0" w14:textId="77777777" w:rsidR="00352509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Resuspend cells in 10% sucrose at high density (</w:t>
      </w:r>
      <w:r w:rsidRPr="003C0B3C">
        <w:rPr>
          <w:bCs/>
        </w:rPr>
        <w:t>corresponding to ~1x10</w:t>
      </w:r>
      <w:r w:rsidRPr="003C0B3C">
        <w:rPr>
          <w:bCs/>
          <w:vertAlign w:val="superscript"/>
        </w:rPr>
        <w:t>11</w:t>
      </w:r>
      <w:r w:rsidRPr="003C0B3C">
        <w:rPr>
          <w:bCs/>
        </w:rPr>
        <w:t xml:space="preserve"> cells /mL</w:t>
      </w:r>
      <w:r>
        <w:rPr>
          <w:bCs/>
        </w:rPr>
        <w:t xml:space="preserve"> –equal amount cells and sucrose</w:t>
      </w:r>
      <w:r w:rsidRPr="008A11C0">
        <w:rPr>
          <w:bCs/>
        </w:rPr>
        <w:t xml:space="preserve">); </w:t>
      </w:r>
      <w:r>
        <w:rPr>
          <w:bCs/>
        </w:rPr>
        <w:t>Aliquot into sterile tubes for electroporation with 55</w:t>
      </w:r>
      <w:r w:rsidRPr="008A11C0">
        <w:rPr>
          <w:bCs/>
        </w:rPr>
        <w:t xml:space="preserve"> </w:t>
      </w:r>
      <w:proofErr w:type="spellStart"/>
      <w:r w:rsidRPr="008A11C0">
        <w:rPr>
          <w:bCs/>
        </w:rPr>
        <w:t>uL</w:t>
      </w:r>
      <w:proofErr w:type="spellEnd"/>
      <w:r w:rsidRPr="008A11C0">
        <w:rPr>
          <w:bCs/>
        </w:rPr>
        <w:t xml:space="preserve"> </w:t>
      </w:r>
    </w:p>
    <w:p w14:paraId="051023E4" w14:textId="77777777" w:rsidR="00352509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-For any extra EC cells, aliquot ~110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/ sterile tube (enough for 2 </w:t>
      </w:r>
      <w:proofErr w:type="spellStart"/>
      <w:r w:rsidRPr="008A11C0">
        <w:rPr>
          <w:bCs/>
        </w:rPr>
        <w:t>electroporations</w:t>
      </w:r>
      <w:proofErr w:type="spellEnd"/>
      <w:r w:rsidRPr="008A11C0">
        <w:rPr>
          <w:bCs/>
        </w:rPr>
        <w:t>) and freeze at -80°C</w:t>
      </w:r>
    </w:p>
    <w:p w14:paraId="573DA6B0" w14:textId="77777777" w:rsidR="00352509" w:rsidRDefault="00352509" w:rsidP="00DB7E83">
      <w:pPr>
        <w:pStyle w:val="Heading2"/>
      </w:pPr>
      <w:bookmarkStart w:id="37" w:name="_Toc57824353"/>
      <w:r w:rsidRPr="00F00D55">
        <w:t xml:space="preserve">Electroporate </w:t>
      </w:r>
      <w:r>
        <w:t>with transposon:</w:t>
      </w:r>
      <w:bookmarkEnd w:id="37"/>
    </w:p>
    <w:p w14:paraId="73308500" w14:textId="40ED6F1E" w:rsidR="00352509" w:rsidRPr="00170BDB" w:rsidRDefault="00352509" w:rsidP="00352509">
      <w:r>
        <w:t xml:space="preserve">4 Samples: Control -no transposon (use LVS pkR76), +transposon: </w:t>
      </w:r>
      <w:proofErr w:type="spellStart"/>
      <w:r>
        <w:rPr>
          <w:rFonts w:cstheme="minorHAnsi"/>
        </w:rPr>
        <w:t>Δ</w:t>
      </w:r>
      <w:r w:rsidR="00060BE9">
        <w:t>pmrA</w:t>
      </w:r>
      <w:proofErr w:type="spellEnd"/>
      <w:r>
        <w:t xml:space="preserve"> pkr76,</w:t>
      </w:r>
      <w:r w:rsidRPr="00170BDB">
        <w:rPr>
          <w:rFonts w:cstheme="minorHAnsi"/>
        </w:rPr>
        <w:t xml:space="preserve"> </w:t>
      </w:r>
      <w:proofErr w:type="spellStart"/>
      <w:r>
        <w:rPr>
          <w:rFonts w:cstheme="minorHAnsi"/>
        </w:rPr>
        <w:t>Δ</w:t>
      </w:r>
      <w:r w:rsidR="00060BE9">
        <w:t>pmrA</w:t>
      </w:r>
      <w:proofErr w:type="spellEnd"/>
      <w:r>
        <w:t xml:space="preserve"> </w:t>
      </w:r>
      <w:proofErr w:type="spellStart"/>
      <w:r>
        <w:rPr>
          <w:rFonts w:cstheme="minorHAnsi"/>
        </w:rPr>
        <w:t>Δ</w:t>
      </w:r>
      <w:r>
        <w:t>priM</w:t>
      </w:r>
      <w:proofErr w:type="spellEnd"/>
      <w:r>
        <w:t xml:space="preserve"> pkr76</w:t>
      </w:r>
    </w:p>
    <w:p w14:paraId="276B53C0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For each electroporation, aliquot 4 mL MHB into glass test tubes for recovery, warm in shaker at 37°C</w:t>
      </w:r>
    </w:p>
    <w:p w14:paraId="5B78C53D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>-For each electroporation, in a 2 mm sterile electroporation cuvette, combine:</w:t>
      </w:r>
    </w:p>
    <w:p w14:paraId="4333A2DB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5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of </w:t>
      </w:r>
      <w:r>
        <w:rPr>
          <w:bCs/>
        </w:rPr>
        <w:t>DNA</w:t>
      </w:r>
      <w:r w:rsidRPr="008A11C0">
        <w:rPr>
          <w:bCs/>
        </w:rPr>
        <w:t xml:space="preserve"> (mini-prep concentration, at least 100 ng/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>)</w:t>
      </w:r>
    </w:p>
    <w:p w14:paraId="2EFB8267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50 </w:t>
      </w:r>
      <w:proofErr w:type="spellStart"/>
      <w:r w:rsidRPr="008A11C0">
        <w:rPr>
          <w:bCs/>
        </w:rPr>
        <w:t>μL</w:t>
      </w:r>
      <w:proofErr w:type="spellEnd"/>
      <w:r w:rsidRPr="008A11C0">
        <w:rPr>
          <w:bCs/>
        </w:rPr>
        <w:t xml:space="preserve"> electrocompetent cells </w:t>
      </w:r>
    </w:p>
    <w:p w14:paraId="01C670E7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ab/>
        <w:t>-Have recovery media ready</w:t>
      </w:r>
    </w:p>
    <w:p w14:paraId="34E60C56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ab/>
        <w:t xml:space="preserve">-Electroporate using the following settings: 2.5 kV, 25 </w:t>
      </w:r>
      <w:proofErr w:type="spellStart"/>
      <w:r w:rsidRPr="008A11C0">
        <w:rPr>
          <w:bCs/>
        </w:rPr>
        <w:t>μF</w:t>
      </w:r>
      <w:proofErr w:type="spellEnd"/>
      <w:r w:rsidRPr="008A11C0">
        <w:rPr>
          <w:bCs/>
        </w:rPr>
        <w:t>, and 600 Ω</w:t>
      </w:r>
    </w:p>
    <w:p w14:paraId="7873FE7B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ab/>
        <w:t xml:space="preserve">-Immediately after individual </w:t>
      </w:r>
      <w:proofErr w:type="spellStart"/>
      <w:r w:rsidRPr="008A11C0">
        <w:rPr>
          <w:bCs/>
        </w:rPr>
        <w:t>electroporations</w:t>
      </w:r>
      <w:proofErr w:type="spellEnd"/>
      <w:r w:rsidRPr="008A11C0">
        <w:rPr>
          <w:bCs/>
        </w:rPr>
        <w:t>, use 1 mL warm recovery media from test tube to wash cells out of cuvette and transfer cells to recovery test tube</w:t>
      </w:r>
    </w:p>
    <w:p w14:paraId="14F6B138" w14:textId="77777777" w:rsidR="00352509" w:rsidRPr="008A11C0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lastRenderedPageBreak/>
        <w:tab/>
        <w:t>-Recover cells for 4-8 hours, shaking at 37°C</w:t>
      </w:r>
    </w:p>
    <w:p w14:paraId="56F9609F" w14:textId="77777777" w:rsidR="00352509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 xml:space="preserve"> -Plate on CHAH-Nat</w:t>
      </w:r>
      <w:r>
        <w:rPr>
          <w:bCs/>
        </w:rPr>
        <w:t>-Kan</w:t>
      </w:r>
      <w:r w:rsidRPr="008A11C0">
        <w:rPr>
          <w:bCs/>
        </w:rPr>
        <w:t xml:space="preserve"> plates</w:t>
      </w:r>
      <w:r>
        <w:rPr>
          <w:bCs/>
        </w:rPr>
        <w:t xml:space="preserve"> (10plates total)</w:t>
      </w:r>
    </w:p>
    <w:p w14:paraId="37FCA534" w14:textId="77777777" w:rsidR="00352509" w:rsidRDefault="00352509" w:rsidP="00352509">
      <w:pPr>
        <w:pStyle w:val="ListParagraph"/>
        <w:ind w:left="0"/>
        <w:rPr>
          <w:bCs/>
        </w:rPr>
      </w:pPr>
      <w:r>
        <w:rPr>
          <w:bCs/>
        </w:rPr>
        <w:tab/>
        <w:t>-20uL,100uL, Remaining for 3 samples</w:t>
      </w:r>
    </w:p>
    <w:p w14:paraId="725A95E0" w14:textId="77777777" w:rsidR="00352509" w:rsidRPr="008A11C0" w:rsidRDefault="00352509" w:rsidP="00352509">
      <w:pPr>
        <w:pStyle w:val="ListParagraph"/>
        <w:ind w:left="0"/>
        <w:rPr>
          <w:bCs/>
        </w:rPr>
      </w:pPr>
      <w:r>
        <w:rPr>
          <w:bCs/>
        </w:rPr>
        <w:tab/>
        <w:t>-Remaining only for control</w:t>
      </w:r>
    </w:p>
    <w:p w14:paraId="1834B859" w14:textId="3D271295" w:rsidR="00352509" w:rsidRDefault="00352509" w:rsidP="00352509">
      <w:pPr>
        <w:pStyle w:val="ListParagraph"/>
        <w:ind w:left="0"/>
        <w:rPr>
          <w:bCs/>
        </w:rPr>
      </w:pPr>
      <w:r w:rsidRPr="008A11C0">
        <w:rPr>
          <w:bCs/>
        </w:rPr>
        <w:tab/>
        <w:t>-Incubate plates at 37°C for 3 days (or until single colonies appear)</w:t>
      </w:r>
    </w:p>
    <w:p w14:paraId="1F00BDF7" w14:textId="4A2BA3BD" w:rsidR="004C2450" w:rsidRDefault="004C2450" w:rsidP="00352509">
      <w:pPr>
        <w:pStyle w:val="ListParagraph"/>
        <w:ind w:left="0"/>
        <w:rPr>
          <w:bCs/>
        </w:rPr>
      </w:pPr>
    </w:p>
    <w:p w14:paraId="07357590" w14:textId="2C9E36D4" w:rsidR="004C2450" w:rsidRDefault="004C2450" w:rsidP="004C2450">
      <w:pPr>
        <w:pStyle w:val="Heading2"/>
      </w:pPr>
      <w:bookmarkStart w:id="38" w:name="_Toc57824354"/>
      <w:r>
        <w:t>Freezing cells:</w:t>
      </w:r>
      <w:bookmarkEnd w:id="38"/>
    </w:p>
    <w:p w14:paraId="3B359181" w14:textId="38C3EC2B" w:rsidR="004C2450" w:rsidRPr="004C2450" w:rsidRDefault="004C2450" w:rsidP="004C2450">
      <w:pPr>
        <w:jc w:val="left"/>
      </w:pPr>
      <w:r>
        <w:t>400uL of MHB into cryovial</w:t>
      </w:r>
      <w:r>
        <w:br/>
        <w:t>Scrape plate and add to cryovial</w:t>
      </w:r>
      <w:r>
        <w:br/>
        <w:t>Add 400uL more of MHB</w:t>
      </w:r>
      <w:r>
        <w:br/>
        <w:t xml:space="preserve">Add 200uL of 75% glycerol (for 15% final conc) </w:t>
      </w:r>
      <w:r>
        <w:br/>
        <w:t xml:space="preserve">Vortex </w:t>
      </w:r>
      <w:r>
        <w:br/>
        <w:t>Freeze in -80</w:t>
      </w:r>
    </w:p>
    <w:p w14:paraId="3DA9D4BB" w14:textId="77777777" w:rsidR="00BB433F" w:rsidRDefault="00BB433F" w:rsidP="00BB433F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4E55AB61" w14:textId="3B6C3438" w:rsidR="00BB433F" w:rsidRDefault="00BB433F" w:rsidP="00D82482">
      <w:r>
        <w:rPr>
          <w:noProof/>
        </w:rPr>
        <mc:AlternateContent>
          <mc:Choice Requires="wps">
            <w:drawing>
              <wp:anchor distT="45720" distB="45720" distL="114300" distR="114300" simplePos="0" relativeHeight="251693056" behindDoc="0" locked="0" layoutInCell="1" allowOverlap="1" wp14:anchorId="022196A9" wp14:editId="75A5BFD9">
                <wp:simplePos x="0" y="0"/>
                <wp:positionH relativeFrom="column">
                  <wp:posOffset>1962468</wp:posOffset>
                </wp:positionH>
                <wp:positionV relativeFrom="paragraph">
                  <wp:posOffset>289504</wp:posOffset>
                </wp:positionV>
                <wp:extent cx="1321598" cy="1404620"/>
                <wp:effectExtent l="258445" t="0" r="308610" b="0"/>
                <wp:wrapNone/>
                <wp:docPr id="2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598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3A733F" w14:textId="02B9D88B" w:rsidR="009D66F4" w:rsidRDefault="009D66F4" w:rsidP="00BB433F">
                            <w:pPr>
                              <w:jc w:val="left"/>
                            </w:pPr>
                            <w: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2196A9" id="_x0000_s1038" type="#_x0000_t202" style="position:absolute;left:0;text-align:left;margin-left:154.55pt;margin-top:22.8pt;width:104.05pt;height:110.6pt;rotation:-3108277fd;z-index:2516930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" filled="f" stroked="f">
                <v:textbox style="mso-fit-shape-to-text:t">
                  <w:txbxContent>
                    <w:p w14:paraId="033A733F" w14:textId="02B9D88B" w:rsidR="009D66F4" w:rsidRDefault="009D66F4" w:rsidP="00BB433F">
                      <w:pPr>
                        <w:jc w:val="left"/>
                      </w:pPr>
                      <w:r>
                        <w:t>Negative Contro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95104" behindDoc="0" locked="0" layoutInCell="1" allowOverlap="1" wp14:anchorId="1E0A1A71" wp14:editId="2208A768">
                <wp:simplePos x="0" y="0"/>
                <wp:positionH relativeFrom="column">
                  <wp:posOffset>1733865</wp:posOffset>
                </wp:positionH>
                <wp:positionV relativeFrom="paragraph">
                  <wp:posOffset>287714</wp:posOffset>
                </wp:positionV>
                <wp:extent cx="1321598" cy="1404620"/>
                <wp:effectExtent l="258445" t="0" r="308610" b="0"/>
                <wp:wrapNone/>
                <wp:docPr id="3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598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6B9A689" w14:textId="096958D9" w:rsidR="009D66F4" w:rsidRDefault="009D66F4" w:rsidP="00BB433F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LVS gD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0A1A71" id="_x0000_s1039" type="#_x0000_t202" style="position:absolute;left:0;text-align:left;margin-left:136.5pt;margin-top:22.65pt;width:104.05pt;height:110.6pt;rotation:-3108277fd;z-index:2516951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" filled="f" stroked="f">
                <v:textbox style="mso-fit-shape-to-text:t">
                  <w:txbxContent>
                    <w:p w14:paraId="26B9A689" w14:textId="096958D9" w:rsidR="009D66F4" w:rsidRDefault="009D66F4" w:rsidP="00BB433F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LVS gDN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91008" behindDoc="0" locked="0" layoutInCell="1" allowOverlap="1" wp14:anchorId="4DC7629B" wp14:editId="6CDF3C31">
                <wp:simplePos x="0" y="0"/>
                <wp:positionH relativeFrom="column">
                  <wp:posOffset>1453832</wp:posOffset>
                </wp:positionH>
                <wp:positionV relativeFrom="paragraph">
                  <wp:posOffset>290252</wp:posOffset>
                </wp:positionV>
                <wp:extent cx="1321598" cy="1404620"/>
                <wp:effectExtent l="258445" t="0" r="308610" b="0"/>
                <wp:wrapNone/>
                <wp:docPr id="2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598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173867" w14:textId="7AC56ED9" w:rsidR="009D66F4" w:rsidRDefault="009D66F4" w:rsidP="00BB433F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5, strain 33.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C7629B" id="_x0000_s1040" type="#_x0000_t202" style="position:absolute;left:0;text-align:left;margin-left:114.45pt;margin-top:22.85pt;width:104.05pt;height:110.6pt;rotation:-3108277fd;z-index:2516910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" filled="f" stroked="f">
                <v:textbox style="mso-fit-shape-to-text:t">
                  <w:txbxContent>
                    <w:p w14:paraId="0B173867" w14:textId="7AC56ED9" w:rsidR="009D66F4" w:rsidRDefault="009D66F4" w:rsidP="00BB433F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5, strain 33.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88960" behindDoc="0" locked="0" layoutInCell="1" allowOverlap="1" wp14:anchorId="52C303B6" wp14:editId="1055AAB4">
                <wp:simplePos x="0" y="0"/>
                <wp:positionH relativeFrom="column">
                  <wp:posOffset>1196656</wp:posOffset>
                </wp:positionH>
                <wp:positionV relativeFrom="paragraph">
                  <wp:posOffset>353379</wp:posOffset>
                </wp:positionV>
                <wp:extent cx="1321598" cy="1404620"/>
                <wp:effectExtent l="258445" t="0" r="308610" b="0"/>
                <wp:wrapNone/>
                <wp:docPr id="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598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F7DC28" w14:textId="7F16699F" w:rsidR="009D66F4" w:rsidRDefault="009D66F4" w:rsidP="00BB433F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2, strain 33.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C303B6" id="_x0000_s1041" type="#_x0000_t202" style="position:absolute;left:0;text-align:left;margin-left:94.2pt;margin-top:27.85pt;width:104.05pt;height:110.6pt;rotation:-3108277fd;z-index:2516889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" filled="f" stroked="f">
                <v:textbox style="mso-fit-shape-to-text:t">
                  <w:txbxContent>
                    <w:p w14:paraId="58F7DC28" w14:textId="7F16699F" w:rsidR="009D66F4" w:rsidRDefault="009D66F4" w:rsidP="00BB433F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2, strain 33.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86912" behindDoc="0" locked="0" layoutInCell="1" allowOverlap="1" wp14:anchorId="271CBB8C" wp14:editId="43790A91">
                <wp:simplePos x="0" y="0"/>
                <wp:positionH relativeFrom="column">
                  <wp:posOffset>982662</wp:posOffset>
                </wp:positionH>
                <wp:positionV relativeFrom="paragraph">
                  <wp:posOffset>355283</wp:posOffset>
                </wp:positionV>
                <wp:extent cx="1321598" cy="1404620"/>
                <wp:effectExtent l="258445" t="0" r="308610" b="0"/>
                <wp:wrapNone/>
                <wp:docPr id="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598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1D6FC3" w14:textId="081ACF5F" w:rsidR="009D66F4" w:rsidRDefault="009D66F4" w:rsidP="00BB433F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1, strain 33.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1CBB8C" id="_x0000_s1042" type="#_x0000_t202" style="position:absolute;left:0;text-align:left;margin-left:77.35pt;margin-top:28pt;width:104.05pt;height:110.6pt;rotation:-3108277fd;z-index:2516869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" filled="f" stroked="f">
                <v:textbox style="mso-fit-shape-to-text:t">
                  <w:txbxContent>
                    <w:p w14:paraId="151D6FC3" w14:textId="081ACF5F" w:rsidR="009D66F4" w:rsidRDefault="009D66F4" w:rsidP="00BB433F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1, strain 33.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2832AABF" wp14:editId="1D272DC2">
                <wp:simplePos x="0" y="0"/>
                <wp:positionH relativeFrom="column">
                  <wp:posOffset>761682</wp:posOffset>
                </wp:positionH>
                <wp:positionV relativeFrom="paragraph">
                  <wp:posOffset>-37147</wp:posOffset>
                </wp:positionV>
                <wp:extent cx="1056376" cy="1404620"/>
                <wp:effectExtent l="226695" t="0" r="237490" b="0"/>
                <wp:wrapNone/>
                <wp:docPr id="2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056376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6C0538" w14:textId="2B1463CB" w:rsidR="009D66F4" w:rsidRDefault="009D66F4">
                            <w: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32AABF" id="_x0000_s1043" type="#_x0000_t202" style="position:absolute;left:0;text-align:left;margin-left:59.95pt;margin-top:-2.9pt;width:83.2pt;height:110.6pt;rotation:-3108277fd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" filled="f" stroked="f">
                <v:textbox style="mso-fit-shape-to-text:t">
                  <w:txbxContent>
                    <w:p w14:paraId="186C0538" w14:textId="2B1463CB" w:rsidR="009D66F4" w:rsidRDefault="009D66F4">
                      <w: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44BA3FB0" wp14:editId="0B74DCDD">
            <wp:extent cx="3152775" cy="3598997"/>
            <wp:effectExtent l="0" t="0" r="0" b="1905"/>
            <wp:docPr id="24" name="Picture 24" descr="A picture containing sitting, small, table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A picture containing sitting, small, table, computer&#10;&#10;Description automatically generated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634" r="19908"/>
                    <a:stretch/>
                  </pic:blipFill>
                  <pic:spPr bwMode="auto">
                    <a:xfrm>
                      <a:off x="0" y="0"/>
                      <a:ext cx="3152775" cy="35989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457177" w14:textId="26F1BF43" w:rsidR="00461B2C" w:rsidRDefault="00BB433F" w:rsidP="00BB433F">
      <w:pPr>
        <w:pStyle w:val="Heading2"/>
      </w:pPr>
      <w:bookmarkStart w:id="39" w:name="_Toc57824355"/>
      <w:r>
        <w:t xml:space="preserve">Figure </w:t>
      </w:r>
      <w:fldSimple w:instr=" SEQ Figure \* ARABIC ">
        <w:r w:rsidR="00EE3ABD">
          <w:rPr>
            <w:noProof/>
          </w:rPr>
          <w:t>5</w:t>
        </w:r>
      </w:fldSimple>
      <w:r>
        <w:t>. Arbitrary PCR. Lane 1 ladder, lane 2 E31, lane 3 E32, lane 4 E35, lane 5 negative control</w:t>
      </w:r>
      <w:bookmarkEnd w:id="39"/>
    </w:p>
    <w:p w14:paraId="5C2E7D2D" w14:textId="65BC6B92" w:rsidR="00BB433F" w:rsidRDefault="00D82482" w:rsidP="00D82482">
      <w:pPr>
        <w:pStyle w:val="Heading3"/>
        <w:ind w:left="720" w:firstLine="720"/>
      </w:pPr>
      <w:bookmarkStart w:id="40" w:name="_Toc57824356"/>
      <w:r>
        <w:t>Bands at bottom of gel appear to be primer dimers</w:t>
      </w:r>
      <w:bookmarkEnd w:id="40"/>
    </w:p>
    <w:p w14:paraId="4CDD1557" w14:textId="77777777" w:rsidR="00FF17FD" w:rsidRPr="00FF17FD" w:rsidRDefault="00FF17FD" w:rsidP="00FF17FD"/>
    <w:p w14:paraId="7CF0CC1E" w14:textId="0DB090D4" w:rsidR="00FF17FD" w:rsidRDefault="00FF17FD" w:rsidP="00FF17FD">
      <w:pPr>
        <w:keepNext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01248" behindDoc="0" locked="0" layoutInCell="1" allowOverlap="1" wp14:anchorId="7A7488CD" wp14:editId="7D64D96A">
                <wp:simplePos x="0" y="0"/>
                <wp:positionH relativeFrom="column">
                  <wp:posOffset>2741295</wp:posOffset>
                </wp:positionH>
                <wp:positionV relativeFrom="paragraph">
                  <wp:posOffset>2308225</wp:posOffset>
                </wp:positionV>
                <wp:extent cx="2360930" cy="1404620"/>
                <wp:effectExtent l="0" t="0" r="0" b="0"/>
                <wp:wrapNone/>
                <wp:docPr id="19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8061C9" w14:textId="1587F409" w:rsidR="009D66F4" w:rsidRPr="00FF17FD" w:rsidRDefault="009D66F4" w:rsidP="00FF17FD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LV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A7488CD" id="_x0000_s1044" type="#_x0000_t202" style="position:absolute;left:0;text-align:left;margin-left:215.85pt;margin-top:181.75pt;width:185.9pt;height:110.6pt;z-index:251701248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" filled="f" stroked="f">
                <v:textbox style="mso-fit-shape-to-text:t">
                  <w:txbxContent>
                    <w:p w14:paraId="708061C9" w14:textId="1587F409" w:rsidR="009D66F4" w:rsidRPr="00FF17FD" w:rsidRDefault="009D66F4" w:rsidP="00FF17FD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LV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99200" behindDoc="0" locked="0" layoutInCell="1" allowOverlap="1" wp14:anchorId="56227AA4" wp14:editId="1AA4940A">
                <wp:simplePos x="0" y="0"/>
                <wp:positionH relativeFrom="column">
                  <wp:posOffset>464820</wp:posOffset>
                </wp:positionH>
                <wp:positionV relativeFrom="paragraph">
                  <wp:posOffset>2403475</wp:posOffset>
                </wp:positionV>
                <wp:extent cx="2360930" cy="1404620"/>
                <wp:effectExtent l="0" t="0" r="0" b="0"/>
                <wp:wrapNone/>
                <wp:docPr id="1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665B1A" w14:textId="722556A7" w:rsidR="009D66F4" w:rsidRPr="00FF17FD" w:rsidRDefault="009D66F4" w:rsidP="00FF17FD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</w:t>
                            </w:r>
                            <w:r>
                              <w:rPr>
                                <w:b/>
                                <w:bCs/>
                                <w:color w:val="FFFFFF" w:themeColor="background1"/>
                              </w:rPr>
                              <w:t xml:space="preserve">PmrA </w:t>
                            </w: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Pri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6227AA4" id="_x0000_s1045" type="#_x0000_t202" style="position:absolute;left:0;text-align:left;margin-left:36.6pt;margin-top:189.25pt;width:185.9pt;height:110.6pt;z-index:251699200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" filled="f" stroked="f">
                <v:textbox style="mso-fit-shape-to-text:t">
                  <w:txbxContent>
                    <w:p w14:paraId="39665B1A" w14:textId="722556A7" w:rsidR="009D66F4" w:rsidRPr="00FF17FD" w:rsidRDefault="009D66F4" w:rsidP="00FF17FD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</w:t>
                      </w:r>
                      <w:r>
                        <w:rPr>
                          <w:b/>
                          <w:bCs/>
                          <w:color w:val="FFFFFF" w:themeColor="background1"/>
                        </w:rPr>
                        <w:t xml:space="preserve">PmrA </w:t>
                      </w: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Pri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97152" behindDoc="0" locked="0" layoutInCell="1" allowOverlap="1" wp14:anchorId="5EF82481" wp14:editId="554CB0A4">
                <wp:simplePos x="0" y="0"/>
                <wp:positionH relativeFrom="column">
                  <wp:posOffset>1655445</wp:posOffset>
                </wp:positionH>
                <wp:positionV relativeFrom="paragraph">
                  <wp:posOffset>622300</wp:posOffset>
                </wp:positionV>
                <wp:extent cx="2360930" cy="1404620"/>
                <wp:effectExtent l="0" t="0" r="0" b="0"/>
                <wp:wrapNone/>
                <wp:docPr id="19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647A79" w14:textId="1BABCC29" w:rsidR="009D66F4" w:rsidRPr="00FF17FD" w:rsidRDefault="009D66F4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</w:t>
                            </w:r>
                            <w:r>
                              <w:rPr>
                                <w:b/>
                                <w:bCs/>
                                <w:color w:val="FFFFFF" w:themeColor="background1"/>
                              </w:rPr>
                              <w:t>Pmr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EF82481" id="_x0000_s1046" type="#_x0000_t202" style="position:absolute;left:0;text-align:left;margin-left:130.35pt;margin-top:49pt;width:185.9pt;height:110.6pt;z-index:251697152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" filled="f" stroked="f">
                <v:textbox style="mso-fit-shape-to-text:t">
                  <w:txbxContent>
                    <w:p w14:paraId="24647A79" w14:textId="1BABCC29" w:rsidR="009D66F4" w:rsidRPr="00FF17FD" w:rsidRDefault="009D66F4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</w:t>
                      </w:r>
                      <w:r>
                        <w:rPr>
                          <w:b/>
                          <w:bCs/>
                          <w:color w:val="FFFFFF" w:themeColor="background1"/>
                        </w:rPr>
                        <w:t>Pmr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5322351" wp14:editId="3F4D7CB4">
            <wp:extent cx="4019550" cy="4019550"/>
            <wp:effectExtent l="0" t="0" r="0" b="0"/>
            <wp:docPr id="31" name="Picture 31" descr="A picture containing cup, table, sitting,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A picture containing cup, table, sitting, indoor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9550" cy="4019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D473A" w14:textId="45878DD7" w:rsidR="008F0C77" w:rsidRDefault="00FF17FD" w:rsidP="00BB62B9">
      <w:pPr>
        <w:pStyle w:val="Heading2"/>
      </w:pPr>
      <w:bookmarkStart w:id="41" w:name="_Toc57824357"/>
      <w:r>
        <w:t xml:space="preserve">Figure </w:t>
      </w:r>
      <w:fldSimple w:instr=" SEQ Figure \* ARABIC ">
        <w:r w:rsidR="00EE3ABD">
          <w:rPr>
            <w:noProof/>
          </w:rPr>
          <w:t>6</w:t>
        </w:r>
      </w:fldSimple>
      <w:r>
        <w:t xml:space="preserve">. </w:t>
      </w:r>
      <w:proofErr w:type="spellStart"/>
      <w:r>
        <w:t>Xgal</w:t>
      </w:r>
      <w:proofErr w:type="spellEnd"/>
      <w:r w:rsidR="00BB62B9">
        <w:t xml:space="preserve"> </w:t>
      </w:r>
      <w:proofErr w:type="spellStart"/>
      <w:r>
        <w:t>nat</w:t>
      </w:r>
      <w:proofErr w:type="spellEnd"/>
      <w:r>
        <w:t xml:space="preserve"> plate with three strains</w:t>
      </w:r>
      <w:r w:rsidR="00BB62B9">
        <w:t xml:space="preserve"> day1</w:t>
      </w:r>
      <w:r>
        <w:t xml:space="preserve">: </w:t>
      </w:r>
      <w:r w:rsidR="00BB62B9">
        <w:t>LVS</w:t>
      </w:r>
      <w:r>
        <w:t xml:space="preserve"> bottom right, </w:t>
      </w:r>
      <w:r w:rsidR="00BB62B9">
        <w:rPr>
          <w:rFonts w:cstheme="majorHAnsi"/>
        </w:rPr>
        <w:t>Δ</w:t>
      </w:r>
      <w:r>
        <w:t xml:space="preserve"> </w:t>
      </w:r>
      <w:proofErr w:type="spellStart"/>
      <w:r w:rsidR="00060BE9">
        <w:t>pmrA</w:t>
      </w:r>
      <w:proofErr w:type="spellEnd"/>
      <w:r>
        <w:t xml:space="preserve"> </w:t>
      </w:r>
      <w:proofErr w:type="spellStart"/>
      <w:r w:rsidR="00BB62B9">
        <w:rPr>
          <w:rFonts w:cstheme="majorHAnsi"/>
        </w:rPr>
        <w:t>Δ</w:t>
      </w:r>
      <w:r>
        <w:t>pri</w:t>
      </w:r>
      <w:r w:rsidR="00BB62B9">
        <w:t>M</w:t>
      </w:r>
      <w:proofErr w:type="spellEnd"/>
      <w:r>
        <w:t xml:space="preserve"> bottom left, </w:t>
      </w:r>
      <w:r w:rsidR="00BB62B9">
        <w:rPr>
          <w:rFonts w:cstheme="majorHAnsi"/>
        </w:rPr>
        <w:t>Δ</w:t>
      </w:r>
      <w:r>
        <w:t xml:space="preserve"> </w:t>
      </w:r>
      <w:proofErr w:type="spellStart"/>
      <w:r w:rsidR="00060BE9">
        <w:t>pmrA</w:t>
      </w:r>
      <w:proofErr w:type="spellEnd"/>
      <w:r>
        <w:t xml:space="preserve"> top</w:t>
      </w:r>
      <w:bookmarkEnd w:id="41"/>
    </w:p>
    <w:p w14:paraId="5FF0C0DE" w14:textId="77777777" w:rsidR="00BB62B9" w:rsidRPr="00BB62B9" w:rsidRDefault="00BB62B9" w:rsidP="00BB62B9"/>
    <w:p w14:paraId="78CC21B4" w14:textId="2E0E0DE1" w:rsidR="008F0C77" w:rsidRPr="00B00D2A" w:rsidRDefault="008F0C77" w:rsidP="008F0C77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Thurs</w:t>
      </w:r>
      <w:r w:rsidRPr="00B00D2A">
        <w:rPr>
          <w:b/>
          <w:bCs/>
          <w:sz w:val="28"/>
          <w:szCs w:val="28"/>
        </w:rPr>
        <w:t>day, November 1</w:t>
      </w:r>
      <w:r>
        <w:rPr>
          <w:b/>
          <w:bCs/>
          <w:sz w:val="28"/>
          <w:szCs w:val="28"/>
        </w:rPr>
        <w:t>9</w:t>
      </w:r>
      <w:r w:rsidRPr="00B00D2A">
        <w:rPr>
          <w:b/>
          <w:bCs/>
          <w:sz w:val="28"/>
          <w:szCs w:val="28"/>
        </w:rPr>
        <w:t>, 2020</w:t>
      </w:r>
    </w:p>
    <w:p w14:paraId="4A35DBEB" w14:textId="1E55B3B5" w:rsidR="008F0C77" w:rsidRPr="0080672F" w:rsidRDefault="008F0C77" w:rsidP="008F0C77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2950AE47" w14:textId="6B8E64D6" w:rsidR="008F0C77" w:rsidRPr="00BE06BC" w:rsidRDefault="008F0C77" w:rsidP="008F0C77">
      <w:pPr>
        <w:pStyle w:val="ListParagraph"/>
        <w:numPr>
          <w:ilvl w:val="0"/>
          <w:numId w:val="25"/>
        </w:numPr>
        <w:rPr>
          <w:bCs/>
          <w:strike/>
        </w:rPr>
      </w:pPr>
      <w:r w:rsidRPr="00BE06BC">
        <w:rPr>
          <w:bCs/>
          <w:strike/>
        </w:rPr>
        <w:t xml:space="preserve">Check plate with </w:t>
      </w:r>
      <w:proofErr w:type="spellStart"/>
      <w:r w:rsidRPr="00BE06BC">
        <w:rPr>
          <w:bCs/>
          <w:strike/>
        </w:rPr>
        <w:t>nat</w:t>
      </w:r>
      <w:proofErr w:type="spellEnd"/>
      <w:r w:rsidRPr="00BE06BC">
        <w:rPr>
          <w:bCs/>
          <w:strike/>
        </w:rPr>
        <w:t xml:space="preserve">, </w:t>
      </w:r>
      <w:proofErr w:type="spellStart"/>
      <w:r w:rsidRPr="00BE06BC">
        <w:rPr>
          <w:bCs/>
          <w:strike/>
        </w:rPr>
        <w:t>kan</w:t>
      </w:r>
      <w:proofErr w:type="spellEnd"/>
      <w:r w:rsidRPr="00BE06BC">
        <w:rPr>
          <w:bCs/>
          <w:strike/>
        </w:rPr>
        <w:t xml:space="preserve">, </w:t>
      </w:r>
      <w:proofErr w:type="spellStart"/>
      <w:r w:rsidRPr="00BE06BC">
        <w:rPr>
          <w:bCs/>
          <w:strike/>
        </w:rPr>
        <w:t>xgal</w:t>
      </w:r>
      <w:proofErr w:type="spellEnd"/>
      <w:r w:rsidRPr="00BE06BC">
        <w:rPr>
          <w:bCs/>
          <w:strike/>
        </w:rPr>
        <w:t xml:space="preserve"> to see growth of the three strains</w:t>
      </w:r>
    </w:p>
    <w:p w14:paraId="76C94282" w14:textId="40857FB6" w:rsidR="008F0C77" w:rsidRDefault="008F0C77" w:rsidP="008F0C77">
      <w:pPr>
        <w:pStyle w:val="ListParagraph"/>
        <w:numPr>
          <w:ilvl w:val="0"/>
          <w:numId w:val="25"/>
        </w:numPr>
        <w:rPr>
          <w:bCs/>
          <w:strike/>
        </w:rPr>
      </w:pPr>
      <w:r w:rsidRPr="00E80C52">
        <w:rPr>
          <w:bCs/>
          <w:strike/>
        </w:rPr>
        <w:t>Troubleshoot arbitrary PCR</w:t>
      </w:r>
      <w:r w:rsidR="00D21EA6" w:rsidRPr="00E80C52">
        <w:rPr>
          <w:bCs/>
          <w:strike/>
        </w:rPr>
        <w:t xml:space="preserve"> -change </w:t>
      </w:r>
      <w:r w:rsidR="00F67DE6">
        <w:rPr>
          <w:bCs/>
          <w:strike/>
        </w:rPr>
        <w:t xml:space="preserve">protocol: </w:t>
      </w:r>
      <w:r w:rsidR="00D21EA6" w:rsidRPr="00E80C52">
        <w:rPr>
          <w:bCs/>
          <w:strike/>
        </w:rPr>
        <w:t>extension in 2</w:t>
      </w:r>
      <w:r w:rsidR="00D21EA6" w:rsidRPr="00E80C52">
        <w:rPr>
          <w:bCs/>
          <w:strike/>
          <w:vertAlign w:val="superscript"/>
        </w:rPr>
        <w:t>nd</w:t>
      </w:r>
      <w:r w:rsidR="00D21EA6" w:rsidRPr="00E80C52">
        <w:rPr>
          <w:bCs/>
          <w:strike/>
        </w:rPr>
        <w:t xml:space="preserve"> PCR to 2</w:t>
      </w:r>
      <w:r w:rsidR="00060BE9" w:rsidRPr="00E80C52">
        <w:rPr>
          <w:bCs/>
          <w:strike/>
        </w:rPr>
        <w:t xml:space="preserve"> </w:t>
      </w:r>
      <w:r w:rsidR="00D21EA6" w:rsidRPr="00E80C52">
        <w:rPr>
          <w:bCs/>
          <w:strike/>
        </w:rPr>
        <w:t>minutes</w:t>
      </w:r>
      <w:r w:rsidR="00060BE9" w:rsidRPr="00E80C52">
        <w:rPr>
          <w:bCs/>
          <w:strike/>
        </w:rPr>
        <w:t xml:space="preserve">, same </w:t>
      </w:r>
      <w:proofErr w:type="gramStart"/>
      <w:r w:rsidR="00060BE9" w:rsidRPr="00E80C52">
        <w:rPr>
          <w:bCs/>
          <w:strike/>
        </w:rPr>
        <w:t>samples</w:t>
      </w:r>
      <w:proofErr w:type="gramEnd"/>
      <w:r w:rsidR="00060BE9" w:rsidRPr="00E80C52">
        <w:rPr>
          <w:bCs/>
          <w:strike/>
        </w:rPr>
        <w:t xml:space="preserve"> and tables </w:t>
      </w:r>
      <w:r w:rsidR="00F67DE6">
        <w:rPr>
          <w:bCs/>
          <w:strike/>
        </w:rPr>
        <w:t>from Tuesday November 17</w:t>
      </w:r>
    </w:p>
    <w:p w14:paraId="58007D87" w14:textId="44442F15" w:rsidR="00E80C52" w:rsidRPr="00E80C52" w:rsidRDefault="00E80C52" w:rsidP="008F0C77">
      <w:pPr>
        <w:pStyle w:val="ListParagraph"/>
        <w:numPr>
          <w:ilvl w:val="0"/>
          <w:numId w:val="25"/>
        </w:numPr>
        <w:rPr>
          <w:bCs/>
          <w:strike/>
        </w:rPr>
      </w:pPr>
      <w:r>
        <w:rPr>
          <w:bCs/>
          <w:strike/>
        </w:rPr>
        <w:t>Run 1</w:t>
      </w:r>
      <w:r w:rsidRPr="00E80C52">
        <w:rPr>
          <w:bCs/>
          <w:strike/>
          <w:vertAlign w:val="superscript"/>
        </w:rPr>
        <w:t>st</w:t>
      </w:r>
      <w:r>
        <w:rPr>
          <w:bCs/>
          <w:strike/>
        </w:rPr>
        <w:t xml:space="preserve"> arbitrary PCR with 3 primers</w:t>
      </w:r>
      <w:r w:rsidR="00F67DE6">
        <w:rPr>
          <w:bCs/>
          <w:strike/>
        </w:rPr>
        <w:t xml:space="preserve"> same samples and protocol from Tuesday November 17</w:t>
      </w:r>
    </w:p>
    <w:p w14:paraId="7B17F71E" w14:textId="77777777" w:rsidR="00BE06BC" w:rsidRDefault="00BE06BC" w:rsidP="00BE06BC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597510F2" w14:textId="6F4CAD40" w:rsidR="00BE06BC" w:rsidRPr="00BE06BC" w:rsidRDefault="00BE06BC" w:rsidP="00BE06BC">
      <w:pPr>
        <w:rPr>
          <w:bCs/>
        </w:rPr>
      </w:pPr>
    </w:p>
    <w:p w14:paraId="19F248F6" w14:textId="77777777" w:rsidR="00BB62B9" w:rsidRDefault="00BE06BC" w:rsidP="00BB62B9">
      <w:pPr>
        <w:keepNext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07392" behindDoc="0" locked="0" layoutInCell="1" allowOverlap="1" wp14:anchorId="59679B22" wp14:editId="7A7A7E6B">
                <wp:simplePos x="0" y="0"/>
                <wp:positionH relativeFrom="column">
                  <wp:posOffset>2419350</wp:posOffset>
                </wp:positionH>
                <wp:positionV relativeFrom="paragraph">
                  <wp:posOffset>2169160</wp:posOffset>
                </wp:positionV>
                <wp:extent cx="2360930" cy="1404620"/>
                <wp:effectExtent l="0" t="0" r="0" b="0"/>
                <wp:wrapNone/>
                <wp:docPr id="19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914EB0" w14:textId="6C80F4B7" w:rsidR="009D66F4" w:rsidRPr="00FF17FD" w:rsidRDefault="009D66F4" w:rsidP="00BE06BC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LV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9679B22" id="_x0000_s1047" type="#_x0000_t202" style="position:absolute;left:0;text-align:left;margin-left:190.5pt;margin-top:170.8pt;width:185.9pt;height:110.6pt;z-index:251707392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" filled="f" stroked="f">
                <v:textbox style="mso-fit-shape-to-text:t">
                  <w:txbxContent>
                    <w:p w14:paraId="39914EB0" w14:textId="6C80F4B7" w:rsidR="009D66F4" w:rsidRPr="00FF17FD" w:rsidRDefault="009D66F4" w:rsidP="00BE06BC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LV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705344" behindDoc="0" locked="0" layoutInCell="1" allowOverlap="1" wp14:anchorId="342D4D79" wp14:editId="588B118A">
                <wp:simplePos x="0" y="0"/>
                <wp:positionH relativeFrom="column">
                  <wp:posOffset>550545</wp:posOffset>
                </wp:positionH>
                <wp:positionV relativeFrom="paragraph">
                  <wp:posOffset>2242185</wp:posOffset>
                </wp:positionV>
                <wp:extent cx="2360930" cy="1404620"/>
                <wp:effectExtent l="0" t="0" r="0" b="0"/>
                <wp:wrapNone/>
                <wp:docPr id="19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9ADFD4" w14:textId="5B486F1F" w:rsidR="009D66F4" w:rsidRPr="00FF17FD" w:rsidRDefault="009D66F4" w:rsidP="00BE06BC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</w:t>
                            </w:r>
                            <w:r>
                              <w:rPr>
                                <w:b/>
                                <w:bCs/>
                                <w:color w:val="FFFFFF" w:themeColor="background1"/>
                              </w:rPr>
                              <w:t xml:space="preserve">PmrA </w:t>
                            </w: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Pri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42D4D79" id="_x0000_s1048" type="#_x0000_t202" style="position:absolute;left:0;text-align:left;margin-left:43.35pt;margin-top:176.55pt;width:185.9pt;height:110.6pt;z-index:251705344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" filled="f" stroked="f">
                <v:textbox style="mso-fit-shape-to-text:t">
                  <w:txbxContent>
                    <w:p w14:paraId="109ADFD4" w14:textId="5B486F1F" w:rsidR="009D66F4" w:rsidRPr="00FF17FD" w:rsidRDefault="009D66F4" w:rsidP="00BE06BC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</w:t>
                      </w:r>
                      <w:r>
                        <w:rPr>
                          <w:b/>
                          <w:bCs/>
                          <w:color w:val="FFFFFF" w:themeColor="background1"/>
                        </w:rPr>
                        <w:t xml:space="preserve">PmrA </w:t>
                      </w: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Pri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703296" behindDoc="0" locked="0" layoutInCell="1" allowOverlap="1" wp14:anchorId="46184608" wp14:editId="0E33086A">
                <wp:simplePos x="0" y="0"/>
                <wp:positionH relativeFrom="column">
                  <wp:posOffset>1598295</wp:posOffset>
                </wp:positionH>
                <wp:positionV relativeFrom="paragraph">
                  <wp:posOffset>622935</wp:posOffset>
                </wp:positionV>
                <wp:extent cx="2360930" cy="1404620"/>
                <wp:effectExtent l="0" t="0" r="0" b="0"/>
                <wp:wrapNone/>
                <wp:docPr id="19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A149C5" w14:textId="6A0CFA75" w:rsidR="009D66F4" w:rsidRPr="00FF17FD" w:rsidRDefault="009D66F4" w:rsidP="00BE06BC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bCs/>
                                <w:color w:val="FFFFFF" w:themeColor="background1"/>
                              </w:rPr>
                              <w:t>Δ</w:t>
                            </w:r>
                            <w:r>
                              <w:rPr>
                                <w:b/>
                                <w:bCs/>
                                <w:color w:val="FFFFFF" w:themeColor="background1"/>
                              </w:rPr>
                              <w:t>Pmr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6184608" id="_x0000_s1049" type="#_x0000_t202" style="position:absolute;left:0;text-align:left;margin-left:125.85pt;margin-top:49.05pt;width:185.9pt;height:110.6pt;z-index:251703296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" filled="f" stroked="f">
                <v:textbox style="mso-fit-shape-to-text:t">
                  <w:txbxContent>
                    <w:p w14:paraId="7DA149C5" w14:textId="6A0CFA75" w:rsidR="009D66F4" w:rsidRPr="00FF17FD" w:rsidRDefault="009D66F4" w:rsidP="00BE06BC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cstheme="minorHAnsi"/>
                          <w:b/>
                          <w:bCs/>
                          <w:color w:val="FFFFFF" w:themeColor="background1"/>
                        </w:rPr>
                        <w:t>Δ</w:t>
                      </w:r>
                      <w:r>
                        <w:rPr>
                          <w:b/>
                          <w:bCs/>
                          <w:color w:val="FFFFFF" w:themeColor="background1"/>
                        </w:rPr>
                        <w:t>Pmr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694DC355" wp14:editId="6FF34B96">
            <wp:extent cx="3829050" cy="3829050"/>
            <wp:effectExtent l="0" t="0" r="0" b="0"/>
            <wp:docPr id="195" name="Picture 195" descr="A picture containing cup, indoor, coffee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Picture 195" descr="A picture containing cup, indoor, coffee, table&#10;&#10;Description automatically generated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95" t="20255" r="5555" b="11458"/>
                    <a:stretch/>
                  </pic:blipFill>
                  <pic:spPr bwMode="auto">
                    <a:xfrm>
                      <a:off x="0" y="0"/>
                      <a:ext cx="3829050" cy="3829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005B0B" w14:textId="4A4214F2" w:rsidR="008F0C77" w:rsidRDefault="00BB62B9" w:rsidP="00BB62B9">
      <w:pPr>
        <w:pStyle w:val="Heading2"/>
      </w:pPr>
      <w:bookmarkStart w:id="42" w:name="_Toc57824358"/>
      <w:r>
        <w:t xml:space="preserve">Figure </w:t>
      </w:r>
      <w:fldSimple w:instr=" SEQ Figure \* ARABIC ">
        <w:r w:rsidR="00EE3ABD">
          <w:rPr>
            <w:noProof/>
          </w:rPr>
          <w:t>7</w:t>
        </w:r>
      </w:fldSimple>
      <w:r>
        <w:t xml:space="preserve">. </w:t>
      </w:r>
      <w:proofErr w:type="spellStart"/>
      <w:r>
        <w:t>Xgal</w:t>
      </w:r>
      <w:proofErr w:type="spellEnd"/>
      <w:r>
        <w:t xml:space="preserve"> </w:t>
      </w:r>
      <w:proofErr w:type="spellStart"/>
      <w:r>
        <w:t>nat</w:t>
      </w:r>
      <w:proofErr w:type="spellEnd"/>
      <w:r>
        <w:t xml:space="preserve"> plate with three strains day2: LVS bottom right, </w:t>
      </w:r>
      <w:r>
        <w:rPr>
          <w:rFonts w:cstheme="majorHAnsi"/>
        </w:rPr>
        <w:t>Δ</w:t>
      </w:r>
      <w:r>
        <w:t xml:space="preserve"> </w:t>
      </w:r>
      <w:proofErr w:type="spellStart"/>
      <w:r w:rsidR="00060BE9">
        <w:t>pmrA</w:t>
      </w:r>
      <w:proofErr w:type="spellEnd"/>
      <w:r>
        <w:t xml:space="preserve"> </w:t>
      </w:r>
      <w:proofErr w:type="spellStart"/>
      <w:r>
        <w:rPr>
          <w:rFonts w:cstheme="majorHAnsi"/>
        </w:rPr>
        <w:t>Δ</w:t>
      </w:r>
      <w:r>
        <w:t>priM</w:t>
      </w:r>
      <w:proofErr w:type="spellEnd"/>
      <w:r>
        <w:t xml:space="preserve"> bottom left, </w:t>
      </w:r>
      <w:r>
        <w:rPr>
          <w:rFonts w:cstheme="majorHAnsi"/>
        </w:rPr>
        <w:t>Δ</w:t>
      </w:r>
      <w:r>
        <w:t xml:space="preserve"> </w:t>
      </w:r>
      <w:proofErr w:type="spellStart"/>
      <w:r w:rsidR="00060BE9">
        <w:t>pmrA</w:t>
      </w:r>
      <w:proofErr w:type="spellEnd"/>
      <w:r>
        <w:t xml:space="preserve"> top</w:t>
      </w:r>
      <w:bookmarkEnd w:id="42"/>
    </w:p>
    <w:p w14:paraId="4AAB445A" w14:textId="276A06B7" w:rsidR="00E80C52" w:rsidRDefault="00E80C52" w:rsidP="00E80C52"/>
    <w:p w14:paraId="4C2681D0" w14:textId="734B5F02" w:rsidR="00F67DE6" w:rsidRDefault="00A33311" w:rsidP="00F67DE6">
      <w:pPr>
        <w:keepNext/>
      </w:pPr>
      <w:r w:rsidRPr="00A33311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15584" behindDoc="0" locked="0" layoutInCell="1" allowOverlap="1" wp14:anchorId="2D88C584" wp14:editId="7A7121D9">
                <wp:simplePos x="0" y="0"/>
                <wp:positionH relativeFrom="column">
                  <wp:posOffset>2768282</wp:posOffset>
                </wp:positionH>
                <wp:positionV relativeFrom="paragraph">
                  <wp:posOffset>-22543</wp:posOffset>
                </wp:positionV>
                <wp:extent cx="1321435" cy="1404620"/>
                <wp:effectExtent l="258445" t="0" r="308610" b="0"/>
                <wp:wrapNone/>
                <wp:docPr id="2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8E331B" w14:textId="24F7291B" w:rsidR="009D66F4" w:rsidRDefault="009D66F4" w:rsidP="00A3331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5, strain 33.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88C584" id="_x0000_s1050" type="#_x0000_t202" style="position:absolute;left:0;text-align:left;margin-left:217.95pt;margin-top:-1.8pt;width:104.05pt;height:110.6pt;rotation:-3108277fd;z-index:2517155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" filled="f" stroked="f">
                <v:textbox style="mso-fit-shape-to-text:t">
                  <w:txbxContent>
                    <w:p w14:paraId="1D8E331B" w14:textId="24F7291B" w:rsidR="009D66F4" w:rsidRDefault="009D66F4" w:rsidP="00A3331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5, strain 33.3</w:t>
                      </w:r>
                    </w:p>
                  </w:txbxContent>
                </v:textbox>
              </v:shape>
            </w:pict>
          </mc:Fallback>
        </mc:AlternateContent>
      </w:r>
      <w:r w:rsidRPr="00A33311">
        <w:rPr>
          <w:noProof/>
        </w:rPr>
        <mc:AlternateContent>
          <mc:Choice Requires="wps">
            <w:drawing>
              <wp:anchor distT="45720" distB="45720" distL="114300" distR="114300" simplePos="0" relativeHeight="251711488" behindDoc="0" locked="0" layoutInCell="1" allowOverlap="1" wp14:anchorId="7AE594BE" wp14:editId="7BB1CDD8">
                <wp:simplePos x="0" y="0"/>
                <wp:positionH relativeFrom="column">
                  <wp:posOffset>2344738</wp:posOffset>
                </wp:positionH>
                <wp:positionV relativeFrom="paragraph">
                  <wp:posOffset>-13653</wp:posOffset>
                </wp:positionV>
                <wp:extent cx="1321435" cy="1404620"/>
                <wp:effectExtent l="258445" t="0" r="308610" b="0"/>
                <wp:wrapNone/>
                <wp:docPr id="20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1B2CFA" w14:textId="77777777" w:rsidR="009D66F4" w:rsidRDefault="009D66F4" w:rsidP="00A3331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2, strain 33.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E594BE" id="_x0000_s1051" type="#_x0000_t202" style="position:absolute;left:0;text-align:left;margin-left:184.65pt;margin-top:-1.1pt;width:104.05pt;height:110.6pt;rotation:-3108277fd;z-index:2517114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" filled="f" stroked="f">
                <v:textbox style="mso-fit-shape-to-text:t">
                  <w:txbxContent>
                    <w:p w14:paraId="751B2CFA" w14:textId="77777777" w:rsidR="009D66F4" w:rsidRDefault="009D66F4" w:rsidP="00A3331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2, strain 33.2</w:t>
                      </w:r>
                    </w:p>
                  </w:txbxContent>
                </v:textbox>
              </v:shape>
            </w:pict>
          </mc:Fallback>
        </mc:AlternateContent>
      </w:r>
      <w:r w:rsidRPr="00A33311">
        <w:rPr>
          <w:noProof/>
        </w:rPr>
        <mc:AlternateContent>
          <mc:Choice Requires="wps">
            <w:drawing>
              <wp:anchor distT="45720" distB="45720" distL="114300" distR="114300" simplePos="0" relativeHeight="251710464" behindDoc="0" locked="0" layoutInCell="1" allowOverlap="1" wp14:anchorId="31E69894" wp14:editId="11827585">
                <wp:simplePos x="0" y="0"/>
                <wp:positionH relativeFrom="column">
                  <wp:posOffset>1997392</wp:posOffset>
                </wp:positionH>
                <wp:positionV relativeFrom="paragraph">
                  <wp:posOffset>-71833</wp:posOffset>
                </wp:positionV>
                <wp:extent cx="1321435" cy="1404620"/>
                <wp:effectExtent l="258445" t="0" r="308610" b="0"/>
                <wp:wrapNone/>
                <wp:docPr id="2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B8D532" w14:textId="77777777" w:rsidR="009D66F4" w:rsidRDefault="009D66F4" w:rsidP="00A3331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1, strain 33.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E69894" id="_x0000_s1052" type="#_x0000_t202" style="position:absolute;left:0;text-align:left;margin-left:157.25pt;margin-top:-5.65pt;width:104.05pt;height:110.6pt;rotation:-3108277fd;z-index:2517104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" filled="f" stroked="f">
                <v:textbox style="mso-fit-shape-to-text:t">
                  <w:txbxContent>
                    <w:p w14:paraId="10B8D532" w14:textId="77777777" w:rsidR="009D66F4" w:rsidRDefault="009D66F4" w:rsidP="00A3331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1, strain 33.1</w:t>
                      </w:r>
                    </w:p>
                  </w:txbxContent>
                </v:textbox>
              </v:shape>
            </w:pict>
          </mc:Fallback>
        </mc:AlternateContent>
      </w:r>
      <w:r w:rsidRPr="00A33311">
        <w:rPr>
          <w:noProof/>
        </w:rPr>
        <mc:AlternateContent>
          <mc:Choice Requires="wps">
            <w:drawing>
              <wp:anchor distT="45720" distB="45720" distL="114300" distR="114300" simplePos="0" relativeHeight="251713536" behindDoc="0" locked="0" layoutInCell="1" allowOverlap="1" wp14:anchorId="4FF9651E" wp14:editId="4DC773B9">
                <wp:simplePos x="0" y="0"/>
                <wp:positionH relativeFrom="column">
                  <wp:posOffset>3106749</wp:posOffset>
                </wp:positionH>
                <wp:positionV relativeFrom="paragraph">
                  <wp:posOffset>-7040</wp:posOffset>
                </wp:positionV>
                <wp:extent cx="1321435" cy="1404620"/>
                <wp:effectExtent l="258445" t="0" r="308610" b="0"/>
                <wp:wrapNone/>
                <wp:docPr id="2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7F3CD2" w14:textId="77777777" w:rsidR="009D66F4" w:rsidRDefault="009D66F4" w:rsidP="00A3331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LVS gD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F9651E" id="_x0000_s1053" type="#_x0000_t202" style="position:absolute;left:0;text-align:left;margin-left:244.65pt;margin-top:-.55pt;width:104.05pt;height:110.6pt;rotation:-3108277fd;z-index:2517135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" filled="f" stroked="f">
                <v:textbox style="mso-fit-shape-to-text:t">
                  <w:txbxContent>
                    <w:p w14:paraId="6B7F3CD2" w14:textId="77777777" w:rsidR="009D66F4" w:rsidRDefault="009D66F4" w:rsidP="00A3331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LVS gDNA</w:t>
                      </w:r>
                    </w:p>
                  </w:txbxContent>
                </v:textbox>
              </v:shape>
            </w:pict>
          </mc:Fallback>
        </mc:AlternateContent>
      </w:r>
      <w:r w:rsidRPr="00A33311">
        <w:rPr>
          <w:noProof/>
        </w:rPr>
        <mc:AlternateContent>
          <mc:Choice Requires="wps">
            <w:drawing>
              <wp:anchor distT="45720" distB="45720" distL="114300" distR="114300" simplePos="0" relativeHeight="251712512" behindDoc="0" locked="0" layoutInCell="1" allowOverlap="1" wp14:anchorId="05F2D63D" wp14:editId="7F1162E3">
                <wp:simplePos x="0" y="0"/>
                <wp:positionH relativeFrom="column">
                  <wp:posOffset>3472497</wp:posOffset>
                </wp:positionH>
                <wp:positionV relativeFrom="paragraph">
                  <wp:posOffset>-317</wp:posOffset>
                </wp:positionV>
                <wp:extent cx="1321435" cy="1404620"/>
                <wp:effectExtent l="258445" t="0" r="308610" b="0"/>
                <wp:wrapNone/>
                <wp:docPr id="2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D1E3EB0" w14:textId="77777777" w:rsidR="009D66F4" w:rsidRDefault="009D66F4" w:rsidP="00A33311">
                            <w:pPr>
                              <w:jc w:val="left"/>
                            </w:pPr>
                            <w: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2D63D" id="_x0000_s1054" type="#_x0000_t202" style="position:absolute;left:0;text-align:left;margin-left:273.4pt;margin-top:0;width:104.05pt;height:110.6pt;rotation:-3108277fd;z-index:2517125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" filled="f" stroked="f">
                <v:textbox style="mso-fit-shape-to-text:t">
                  <w:txbxContent>
                    <w:p w14:paraId="4D1E3EB0" w14:textId="77777777" w:rsidR="009D66F4" w:rsidRDefault="009D66F4" w:rsidP="00A33311">
                      <w:pPr>
                        <w:jc w:val="left"/>
                      </w:pPr>
                      <w:r>
                        <w:t>Negative Control</w:t>
                      </w:r>
                    </w:p>
                  </w:txbxContent>
                </v:textbox>
              </v:shape>
            </w:pict>
          </mc:Fallback>
        </mc:AlternateContent>
      </w:r>
      <w:r w:rsidRPr="00A33311">
        <w:rPr>
          <w:noProof/>
        </w:rPr>
        <mc:AlternateContent>
          <mc:Choice Requires="wps">
            <w:drawing>
              <wp:anchor distT="45720" distB="45720" distL="114300" distR="114300" simplePos="0" relativeHeight="251709440" behindDoc="0" locked="0" layoutInCell="1" allowOverlap="1" wp14:anchorId="3652C3CE" wp14:editId="7B127CCD">
                <wp:simplePos x="0" y="0"/>
                <wp:positionH relativeFrom="column">
                  <wp:posOffset>1682432</wp:posOffset>
                </wp:positionH>
                <wp:positionV relativeFrom="paragraph">
                  <wp:posOffset>-260033</wp:posOffset>
                </wp:positionV>
                <wp:extent cx="1056376" cy="1404620"/>
                <wp:effectExtent l="226695" t="0" r="237490" b="0"/>
                <wp:wrapNone/>
                <wp:docPr id="2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056376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F43C45" w14:textId="77777777" w:rsidR="009D66F4" w:rsidRDefault="009D66F4" w:rsidP="00A33311">
                            <w: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52C3CE" id="_x0000_s1055" type="#_x0000_t202" style="position:absolute;left:0;text-align:left;margin-left:132.45pt;margin-top:-20.5pt;width:83.2pt;height:110.6pt;rotation:-3108277fd;z-index:2517094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" filled="f" stroked="f">
                <v:textbox style="mso-fit-shape-to-text:t">
                  <w:txbxContent>
                    <w:p w14:paraId="0CF43C45" w14:textId="77777777" w:rsidR="009D66F4" w:rsidRDefault="009D66F4" w:rsidP="00A33311">
                      <w: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 w:rsidR="00E80C52">
        <w:rPr>
          <w:noProof/>
        </w:rPr>
        <w:drawing>
          <wp:inline distT="0" distB="0" distL="0" distR="0" wp14:anchorId="4DC817BF" wp14:editId="5F20EDAA">
            <wp:extent cx="4817364" cy="3599688"/>
            <wp:effectExtent l="0" t="0" r="2540" b="1270"/>
            <wp:docPr id="200" name="Picture 200" descr="A picture containing sitting, front, box, si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" name="Picture 200" descr="A picture containing sitting, front, box, side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7364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90620A" w14:textId="7C596C54" w:rsidR="00E80C52" w:rsidRDefault="00F67DE6" w:rsidP="00F67DE6">
      <w:pPr>
        <w:pStyle w:val="Heading2"/>
      </w:pPr>
      <w:bookmarkStart w:id="43" w:name="_Toc57824359"/>
      <w:r>
        <w:t xml:space="preserve">Figure </w:t>
      </w:r>
      <w:fldSimple w:instr=" SEQ Figure \* ARABIC ">
        <w:r w:rsidR="00EE3ABD">
          <w:rPr>
            <w:noProof/>
          </w:rPr>
          <w:t>8</w:t>
        </w:r>
      </w:fldSimple>
      <w:r>
        <w:t xml:space="preserve">. 2nd Arbitrary PCR step with </w:t>
      </w:r>
      <w:proofErr w:type="gramStart"/>
      <w:r>
        <w:t>2 minute</w:t>
      </w:r>
      <w:proofErr w:type="gramEnd"/>
      <w:r>
        <w:t xml:space="preserve"> extension. Lane 1 ladder, lane 2 e3-1, lane 3 e3-2, lane 4 e3-5, lane 5 LVS gDNA, lane 6 negative control</w:t>
      </w:r>
      <w:bookmarkEnd w:id="43"/>
    </w:p>
    <w:p w14:paraId="3EF34CB0" w14:textId="35E6A751" w:rsidR="00E80C52" w:rsidRDefault="00F67DE6" w:rsidP="00F67DE6">
      <w:pPr>
        <w:pStyle w:val="Heading3"/>
        <w:ind w:left="720" w:firstLine="720"/>
      </w:pPr>
      <w:bookmarkStart w:id="44" w:name="_Toc57824360"/>
      <w:r>
        <w:t xml:space="preserve">Primer dimers seen </w:t>
      </w:r>
      <w:proofErr w:type="gramStart"/>
      <w:r>
        <w:t>again,</w:t>
      </w:r>
      <w:proofErr w:type="gramEnd"/>
      <w:r>
        <w:t xml:space="preserve"> no sample products seen</w:t>
      </w:r>
      <w:bookmarkEnd w:id="44"/>
    </w:p>
    <w:p w14:paraId="6CADA56A" w14:textId="77777777" w:rsidR="00F67DE6" w:rsidRPr="00F67DE6" w:rsidRDefault="00F67DE6" w:rsidP="00F67DE6"/>
    <w:p w14:paraId="499F7993" w14:textId="5C74D191" w:rsidR="00E80C52" w:rsidRDefault="00E80C52" w:rsidP="00E80C52">
      <w:pPr>
        <w:pStyle w:val="Heading2"/>
      </w:pPr>
      <w:bookmarkStart w:id="45" w:name="_Toc57824361"/>
      <w:r>
        <w:t>Running 1</w:t>
      </w:r>
      <w:r w:rsidRPr="00E80C52">
        <w:rPr>
          <w:vertAlign w:val="superscript"/>
        </w:rPr>
        <w:t>st</w:t>
      </w:r>
      <w:r>
        <w:t xml:space="preserve"> Arbitrary PCR with 3 primers: KROL87, KROL89, and KROL90</w:t>
      </w:r>
      <w:bookmarkEnd w:id="45"/>
    </w:p>
    <w:p w14:paraId="1F01D31A" w14:textId="7FD9CE1A" w:rsidR="00E80C52" w:rsidRDefault="00E80C52" w:rsidP="00E80C52">
      <w:r>
        <w:t xml:space="preserve">Same protocol as </w:t>
      </w:r>
      <w:r w:rsidR="005E00E2">
        <w:t>from Tuesday November 17</w:t>
      </w:r>
      <w:r w:rsidR="005E00E2" w:rsidRPr="005E00E2">
        <w:rPr>
          <w:vertAlign w:val="superscript"/>
        </w:rPr>
        <w:t>th</w:t>
      </w:r>
      <w:r>
        <w:t>, new master mix math</w:t>
      </w:r>
    </w:p>
    <w:p w14:paraId="54A60CCF" w14:textId="41F9351E" w:rsidR="00E80C52" w:rsidRDefault="00E80C52" w:rsidP="00E80C52">
      <w:r w:rsidRPr="00E80C52">
        <w:rPr>
          <w:noProof/>
        </w:rPr>
        <w:drawing>
          <wp:inline distT="0" distB="0" distL="0" distR="0" wp14:anchorId="324104CE" wp14:editId="6CABCCC4">
            <wp:extent cx="6492240" cy="2270125"/>
            <wp:effectExtent l="0" t="0" r="3810" b="0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2240" cy="227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778BE1" w14:textId="553DF142" w:rsidR="000A71B0" w:rsidRDefault="000A71B0" w:rsidP="00E80C52"/>
    <w:p w14:paraId="1A8BBB4A" w14:textId="1B2370B0" w:rsidR="000A71B0" w:rsidRPr="00B00D2A" w:rsidRDefault="000A71B0" w:rsidP="000A71B0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>Fri</w:t>
      </w:r>
      <w:r w:rsidRPr="00B00D2A">
        <w:rPr>
          <w:b/>
          <w:bCs/>
          <w:sz w:val="28"/>
          <w:szCs w:val="28"/>
        </w:rPr>
        <w:t xml:space="preserve">day, November </w:t>
      </w:r>
      <w:r>
        <w:rPr>
          <w:b/>
          <w:bCs/>
          <w:sz w:val="28"/>
          <w:szCs w:val="28"/>
        </w:rPr>
        <w:t>20</w:t>
      </w:r>
      <w:r w:rsidRPr="00B00D2A">
        <w:rPr>
          <w:b/>
          <w:bCs/>
          <w:sz w:val="28"/>
          <w:szCs w:val="28"/>
        </w:rPr>
        <w:t>, 2020</w:t>
      </w:r>
    </w:p>
    <w:p w14:paraId="7D9CBF20" w14:textId="77777777" w:rsidR="000A71B0" w:rsidRPr="0080672F" w:rsidRDefault="000A71B0" w:rsidP="000A71B0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015D2624" w14:textId="77777777" w:rsidR="000A71B0" w:rsidRPr="00854251" w:rsidRDefault="000A71B0" w:rsidP="000A71B0">
      <w:pPr>
        <w:pStyle w:val="ListParagraph"/>
        <w:numPr>
          <w:ilvl w:val="0"/>
          <w:numId w:val="26"/>
        </w:numPr>
        <w:rPr>
          <w:bCs/>
          <w:strike/>
        </w:rPr>
      </w:pPr>
      <w:r w:rsidRPr="00854251">
        <w:rPr>
          <w:bCs/>
          <w:strike/>
        </w:rPr>
        <w:t xml:space="preserve">Check plate with </w:t>
      </w:r>
      <w:proofErr w:type="spellStart"/>
      <w:r w:rsidRPr="00854251">
        <w:rPr>
          <w:bCs/>
          <w:strike/>
        </w:rPr>
        <w:t>nat</w:t>
      </w:r>
      <w:proofErr w:type="spellEnd"/>
      <w:r w:rsidRPr="00854251">
        <w:rPr>
          <w:bCs/>
          <w:strike/>
        </w:rPr>
        <w:t xml:space="preserve">, </w:t>
      </w:r>
      <w:proofErr w:type="spellStart"/>
      <w:r w:rsidRPr="00854251">
        <w:rPr>
          <w:bCs/>
          <w:strike/>
        </w:rPr>
        <w:t>kan</w:t>
      </w:r>
      <w:proofErr w:type="spellEnd"/>
      <w:r w:rsidRPr="00854251">
        <w:rPr>
          <w:bCs/>
          <w:strike/>
        </w:rPr>
        <w:t xml:space="preserve">, </w:t>
      </w:r>
      <w:proofErr w:type="spellStart"/>
      <w:r w:rsidRPr="00854251">
        <w:rPr>
          <w:bCs/>
          <w:strike/>
        </w:rPr>
        <w:t>xgal</w:t>
      </w:r>
      <w:proofErr w:type="spellEnd"/>
      <w:r w:rsidRPr="00854251">
        <w:rPr>
          <w:bCs/>
          <w:strike/>
        </w:rPr>
        <w:t xml:space="preserve"> to see growth of the three strains</w:t>
      </w:r>
    </w:p>
    <w:p w14:paraId="6D8CDBC3" w14:textId="032D6E79" w:rsidR="000A71B0" w:rsidRPr="00854251" w:rsidRDefault="000A71B0" w:rsidP="000A71B0">
      <w:pPr>
        <w:pStyle w:val="ListParagraph"/>
        <w:numPr>
          <w:ilvl w:val="0"/>
          <w:numId w:val="26"/>
        </w:numPr>
        <w:rPr>
          <w:bCs/>
          <w:strike/>
        </w:rPr>
      </w:pPr>
      <w:r w:rsidRPr="00854251">
        <w:rPr>
          <w:bCs/>
          <w:strike/>
        </w:rPr>
        <w:t>Run 2</w:t>
      </w:r>
      <w:r w:rsidRPr="00854251">
        <w:rPr>
          <w:bCs/>
          <w:strike/>
          <w:vertAlign w:val="superscript"/>
        </w:rPr>
        <w:t>nd</w:t>
      </w:r>
      <w:r w:rsidRPr="00854251">
        <w:rPr>
          <w:bCs/>
          <w:strike/>
        </w:rPr>
        <w:t xml:space="preserve"> arbitrary PCR with the samples made yesterday -use changed protocol: extension in 2</w:t>
      </w:r>
      <w:r w:rsidRPr="00854251">
        <w:rPr>
          <w:bCs/>
          <w:strike/>
          <w:vertAlign w:val="superscript"/>
        </w:rPr>
        <w:t>nd</w:t>
      </w:r>
      <w:r w:rsidRPr="00854251">
        <w:rPr>
          <w:bCs/>
          <w:strike/>
        </w:rPr>
        <w:t xml:space="preserve"> PCR to 2 minutes, same </w:t>
      </w:r>
      <w:proofErr w:type="gramStart"/>
      <w:r w:rsidRPr="00854251">
        <w:rPr>
          <w:bCs/>
          <w:strike/>
        </w:rPr>
        <w:t>samples</w:t>
      </w:r>
      <w:proofErr w:type="gramEnd"/>
      <w:r w:rsidRPr="00854251">
        <w:rPr>
          <w:bCs/>
          <w:strike/>
        </w:rPr>
        <w:t xml:space="preserve"> and tables from Tuesday November 17</w:t>
      </w:r>
    </w:p>
    <w:p w14:paraId="00F3CF8F" w14:textId="48E5F8F4" w:rsidR="000A71B0" w:rsidRDefault="000A71B0" w:rsidP="000A71B0">
      <w:pPr>
        <w:pStyle w:val="ListParagraph"/>
        <w:numPr>
          <w:ilvl w:val="0"/>
          <w:numId w:val="26"/>
        </w:numPr>
        <w:rPr>
          <w:bCs/>
          <w:strike/>
        </w:rPr>
      </w:pPr>
      <w:r w:rsidRPr="00854251">
        <w:rPr>
          <w:bCs/>
          <w:strike/>
        </w:rPr>
        <w:t>Check growth of PKR76 strains electroporated with PSD26</w:t>
      </w:r>
    </w:p>
    <w:p w14:paraId="398C803C" w14:textId="6C57DFC5" w:rsidR="009F4682" w:rsidRPr="00854251" w:rsidRDefault="009F4682" w:rsidP="000A71B0">
      <w:pPr>
        <w:pStyle w:val="ListParagraph"/>
        <w:numPr>
          <w:ilvl w:val="0"/>
          <w:numId w:val="26"/>
        </w:numPr>
        <w:rPr>
          <w:bCs/>
          <w:strike/>
        </w:rPr>
      </w:pPr>
      <w:r>
        <w:rPr>
          <w:bCs/>
          <w:strike/>
        </w:rPr>
        <w:t>Run new 1</w:t>
      </w:r>
      <w:r w:rsidRPr="009F4682">
        <w:rPr>
          <w:bCs/>
          <w:strike/>
          <w:vertAlign w:val="superscript"/>
        </w:rPr>
        <w:t>st</w:t>
      </w:r>
      <w:r>
        <w:rPr>
          <w:bCs/>
          <w:strike/>
        </w:rPr>
        <w:t xml:space="preserve"> step arbitrary PCR with new DNA samples</w:t>
      </w:r>
    </w:p>
    <w:p w14:paraId="445D457F" w14:textId="63D55F2A" w:rsidR="000A71B0" w:rsidRDefault="0032159B" w:rsidP="0032159B">
      <w:pPr>
        <w:pStyle w:val="Heading2"/>
      </w:pPr>
      <w:bookmarkStart w:id="46" w:name="_Toc57824362"/>
      <w:r>
        <w:t>Arbitrary PCR New Samples:</w:t>
      </w:r>
      <w:bookmarkEnd w:id="46"/>
    </w:p>
    <w:p w14:paraId="123A8A5D" w14:textId="61834F32" w:rsidR="0032159B" w:rsidRDefault="0032159B" w:rsidP="0032159B">
      <w:pPr>
        <w:jc w:val="left"/>
      </w:pPr>
      <w:r>
        <w:t>New LVS</w:t>
      </w:r>
      <w:r>
        <w:br/>
        <w:t>Tn 3</w:t>
      </w:r>
      <w:r>
        <w:br/>
        <w:t>Tn 6</w:t>
      </w:r>
    </w:p>
    <w:p w14:paraId="6507098C" w14:textId="5A7A491E" w:rsidR="000B0555" w:rsidRDefault="000B0555" w:rsidP="000B0555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35B8BFBD" w14:textId="77777777" w:rsidR="00651513" w:rsidRDefault="000B0555" w:rsidP="00651513">
      <w:pPr>
        <w:keepNext/>
      </w:pPr>
      <w:r>
        <w:rPr>
          <w:noProof/>
        </w:rPr>
        <w:drawing>
          <wp:inline distT="0" distB="0" distL="0" distR="0" wp14:anchorId="61C92CF9" wp14:editId="3DC33578">
            <wp:extent cx="4735180" cy="4152900"/>
            <wp:effectExtent l="0" t="0" r="8890" b="0"/>
            <wp:docPr id="213" name="Picture 213" descr="A picture containing table, plate, indoor, cu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" name="Picture 213" descr="A picture containing table, plate, indoor, cup&#10;&#10;Description automatically generated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851" b="7371"/>
                    <a:stretch/>
                  </pic:blipFill>
                  <pic:spPr bwMode="auto">
                    <a:xfrm>
                      <a:off x="0" y="0"/>
                      <a:ext cx="4737396" cy="4154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2AF508" w14:textId="09AE7148" w:rsidR="000B0555" w:rsidRDefault="00651513" w:rsidP="00651513">
      <w:pPr>
        <w:pStyle w:val="Heading2"/>
      </w:pPr>
      <w:bookmarkStart w:id="47" w:name="_Toc57824363"/>
      <w:r>
        <w:t xml:space="preserve">Figure </w:t>
      </w:r>
      <w:fldSimple w:instr=" SEQ Figure \* ARABIC ">
        <w:r w:rsidR="00EE3ABD">
          <w:rPr>
            <w:noProof/>
          </w:rPr>
          <w:t>9</w:t>
        </w:r>
      </w:fldSimple>
      <w:r>
        <w:t xml:space="preserve">. </w:t>
      </w:r>
      <w:proofErr w:type="spellStart"/>
      <w:r>
        <w:t>Xgal</w:t>
      </w:r>
      <w:proofErr w:type="spellEnd"/>
      <w:r>
        <w:t xml:space="preserve"> </w:t>
      </w:r>
      <w:proofErr w:type="spellStart"/>
      <w:r>
        <w:t>nat</w:t>
      </w:r>
      <w:proofErr w:type="spellEnd"/>
      <w:r>
        <w:t xml:space="preserve"> plate with three strains day3: LVS bottom right, </w:t>
      </w:r>
      <w:r>
        <w:rPr>
          <w:rFonts w:cstheme="majorHAnsi"/>
        </w:rPr>
        <w:t>Δ</w:t>
      </w:r>
      <w:r>
        <w:t xml:space="preserve"> </w:t>
      </w:r>
      <w:proofErr w:type="spellStart"/>
      <w:r>
        <w:t>pmrA</w:t>
      </w:r>
      <w:proofErr w:type="spellEnd"/>
      <w:r>
        <w:t xml:space="preserve"> </w:t>
      </w:r>
      <w:proofErr w:type="spellStart"/>
      <w:r>
        <w:rPr>
          <w:rFonts w:cstheme="majorHAnsi"/>
        </w:rPr>
        <w:t>Δ</w:t>
      </w:r>
      <w:r>
        <w:t>priM</w:t>
      </w:r>
      <w:proofErr w:type="spellEnd"/>
      <w:r>
        <w:t xml:space="preserve"> bottom left, </w:t>
      </w:r>
      <w:r>
        <w:rPr>
          <w:rFonts w:cstheme="majorHAnsi"/>
        </w:rPr>
        <w:t>Δ</w:t>
      </w:r>
      <w:r>
        <w:t xml:space="preserve"> </w:t>
      </w:r>
      <w:proofErr w:type="spellStart"/>
      <w:r>
        <w:t>pmrA</w:t>
      </w:r>
      <w:proofErr w:type="spellEnd"/>
      <w:r>
        <w:t xml:space="preserve"> top</w:t>
      </w:r>
      <w:bookmarkEnd w:id="47"/>
    </w:p>
    <w:p w14:paraId="6D65F133" w14:textId="6C3C7305" w:rsidR="00651513" w:rsidRDefault="00651513" w:rsidP="00E80C52"/>
    <w:p w14:paraId="70DE65E6" w14:textId="22B0039B" w:rsidR="00854251" w:rsidRDefault="00854251" w:rsidP="00E80C52">
      <w:r w:rsidRPr="00854251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24800" behindDoc="0" locked="0" layoutInCell="1" allowOverlap="1" wp14:anchorId="57DA12F8" wp14:editId="4FF089F0">
                <wp:simplePos x="0" y="0"/>
                <wp:positionH relativeFrom="column">
                  <wp:posOffset>3188970</wp:posOffset>
                </wp:positionH>
                <wp:positionV relativeFrom="paragraph">
                  <wp:posOffset>86360</wp:posOffset>
                </wp:positionV>
                <wp:extent cx="1321435" cy="1404620"/>
                <wp:effectExtent l="258445" t="0" r="308610" b="0"/>
                <wp:wrapNone/>
                <wp:docPr id="2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0CB536" w14:textId="77777777" w:rsidR="009D66F4" w:rsidRDefault="009D66F4" w:rsidP="0085425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LVS gD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DA12F8" id="_x0000_s1056" type="#_x0000_t202" style="position:absolute;left:0;text-align:left;margin-left:251.1pt;margin-top:6.8pt;width:104.05pt;height:110.6pt;rotation:-3108277fd;z-index:2517248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" filled="f" stroked="f">
                <v:textbox style="mso-fit-shape-to-text:t">
                  <w:txbxContent>
                    <w:p w14:paraId="140CB536" w14:textId="77777777" w:rsidR="009D66F4" w:rsidRDefault="009D66F4" w:rsidP="0085425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LVS gDNA</w:t>
                      </w:r>
                    </w:p>
                  </w:txbxContent>
                </v:textbox>
              </v:shape>
            </w:pict>
          </mc:Fallback>
        </mc:AlternateContent>
      </w:r>
      <w:r w:rsidRPr="00854251">
        <w:rPr>
          <w:noProof/>
        </w:rPr>
        <mc:AlternateContent>
          <mc:Choice Requires="wps">
            <w:drawing>
              <wp:anchor distT="45720" distB="45720" distL="114300" distR="114300" simplePos="0" relativeHeight="251723776" behindDoc="0" locked="0" layoutInCell="1" allowOverlap="1" wp14:anchorId="61F07601" wp14:editId="6BD11A72">
                <wp:simplePos x="0" y="0"/>
                <wp:positionH relativeFrom="column">
                  <wp:posOffset>3554730</wp:posOffset>
                </wp:positionH>
                <wp:positionV relativeFrom="paragraph">
                  <wp:posOffset>93345</wp:posOffset>
                </wp:positionV>
                <wp:extent cx="1321435" cy="1404620"/>
                <wp:effectExtent l="258445" t="0" r="308610" b="0"/>
                <wp:wrapNone/>
                <wp:docPr id="2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D2F5241" w14:textId="77777777" w:rsidR="009D66F4" w:rsidRDefault="009D66F4" w:rsidP="00854251">
                            <w:pPr>
                              <w:jc w:val="left"/>
                            </w:pPr>
                            <w: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F07601" id="_x0000_s1057" type="#_x0000_t202" style="position:absolute;left:0;text-align:left;margin-left:279.9pt;margin-top:7.35pt;width:104.05pt;height:110.6pt;rotation:-3108277fd;z-index:2517237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" filled="f" stroked="f">
                <v:textbox style="mso-fit-shape-to-text:t">
                  <w:txbxContent>
                    <w:p w14:paraId="5D2F5241" w14:textId="77777777" w:rsidR="009D66F4" w:rsidRDefault="009D66F4" w:rsidP="00854251">
                      <w:pPr>
                        <w:jc w:val="left"/>
                      </w:pPr>
                      <w:r>
                        <w:t>Negative Control</w:t>
                      </w:r>
                    </w:p>
                  </w:txbxContent>
                </v:textbox>
              </v:shape>
            </w:pict>
          </mc:Fallback>
        </mc:AlternateContent>
      </w:r>
      <w:r w:rsidRPr="00854251">
        <w:rPr>
          <w:noProof/>
        </w:rPr>
        <mc:AlternateContent>
          <mc:Choice Requires="wps">
            <w:drawing>
              <wp:anchor distT="45720" distB="45720" distL="114300" distR="114300" simplePos="0" relativeHeight="251722752" behindDoc="0" locked="0" layoutInCell="1" allowOverlap="1" wp14:anchorId="1BD79D27" wp14:editId="4FA443FD">
                <wp:simplePos x="0" y="0"/>
                <wp:positionH relativeFrom="column">
                  <wp:posOffset>2426970</wp:posOffset>
                </wp:positionH>
                <wp:positionV relativeFrom="paragraph">
                  <wp:posOffset>79375</wp:posOffset>
                </wp:positionV>
                <wp:extent cx="1321435" cy="1404620"/>
                <wp:effectExtent l="258445" t="0" r="308610" b="0"/>
                <wp:wrapNone/>
                <wp:docPr id="2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645576" w14:textId="77777777" w:rsidR="009D66F4" w:rsidRDefault="009D66F4" w:rsidP="0085425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2, strain 33.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D79D27" id="_x0000_s1058" type="#_x0000_t202" style="position:absolute;left:0;text-align:left;margin-left:191.1pt;margin-top:6.25pt;width:104.05pt;height:110.6pt;rotation:-3108277fd;z-index:2517227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" filled="f" stroked="f">
                <v:textbox style="mso-fit-shape-to-text:t">
                  <w:txbxContent>
                    <w:p w14:paraId="0D645576" w14:textId="77777777" w:rsidR="009D66F4" w:rsidRDefault="009D66F4" w:rsidP="0085425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2, strain 33.2</w:t>
                      </w:r>
                    </w:p>
                  </w:txbxContent>
                </v:textbox>
              </v:shape>
            </w:pict>
          </mc:Fallback>
        </mc:AlternateContent>
      </w:r>
      <w:r w:rsidRPr="00854251">
        <w:rPr>
          <w:noProof/>
        </w:rPr>
        <mc:AlternateContent>
          <mc:Choice Requires="wps">
            <w:drawing>
              <wp:anchor distT="45720" distB="45720" distL="114300" distR="114300" simplePos="0" relativeHeight="251721728" behindDoc="0" locked="0" layoutInCell="1" allowOverlap="1" wp14:anchorId="1CD54920" wp14:editId="15253663">
                <wp:simplePos x="0" y="0"/>
                <wp:positionH relativeFrom="column">
                  <wp:posOffset>2079625</wp:posOffset>
                </wp:positionH>
                <wp:positionV relativeFrom="paragraph">
                  <wp:posOffset>22225</wp:posOffset>
                </wp:positionV>
                <wp:extent cx="1321435" cy="1404620"/>
                <wp:effectExtent l="258445" t="0" r="308610" b="0"/>
                <wp:wrapNone/>
                <wp:docPr id="2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C493BC" w14:textId="77777777" w:rsidR="009D66F4" w:rsidRDefault="009D66F4" w:rsidP="0085425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1, strain 33.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D54920" id="_x0000_s1059" type="#_x0000_t202" style="position:absolute;left:0;text-align:left;margin-left:163.75pt;margin-top:1.75pt;width:104.05pt;height:110.6pt;rotation:-3108277fd;z-index:2517217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" filled="f" stroked="f">
                <v:textbox style="mso-fit-shape-to-text:t">
                  <w:txbxContent>
                    <w:p w14:paraId="21C493BC" w14:textId="77777777" w:rsidR="009D66F4" w:rsidRDefault="009D66F4" w:rsidP="0085425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1, strain 33.1</w:t>
                      </w:r>
                    </w:p>
                  </w:txbxContent>
                </v:textbox>
              </v:shape>
            </w:pict>
          </mc:Fallback>
        </mc:AlternateContent>
      </w:r>
      <w:r w:rsidRPr="00854251">
        <w:rPr>
          <w:noProof/>
        </w:rPr>
        <mc:AlternateContent>
          <mc:Choice Requires="wps">
            <w:drawing>
              <wp:anchor distT="45720" distB="45720" distL="114300" distR="114300" simplePos="0" relativeHeight="251725824" behindDoc="0" locked="0" layoutInCell="1" allowOverlap="1" wp14:anchorId="52F07D3C" wp14:editId="16A6B973">
                <wp:simplePos x="0" y="0"/>
                <wp:positionH relativeFrom="column">
                  <wp:posOffset>2850515</wp:posOffset>
                </wp:positionH>
                <wp:positionV relativeFrom="paragraph">
                  <wp:posOffset>70485</wp:posOffset>
                </wp:positionV>
                <wp:extent cx="1321435" cy="1404620"/>
                <wp:effectExtent l="258445" t="0" r="308610" b="0"/>
                <wp:wrapNone/>
                <wp:docPr id="22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60A1BF9" w14:textId="77777777" w:rsidR="009D66F4" w:rsidRDefault="009D66F4" w:rsidP="00854251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E3-5, strain 33.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F07D3C" id="_x0000_s1060" type="#_x0000_t202" style="position:absolute;left:0;text-align:left;margin-left:224.45pt;margin-top:5.55pt;width:104.05pt;height:110.6pt;rotation:-3108277fd;z-index:2517258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" filled="f" stroked="f">
                <v:textbox style="mso-fit-shape-to-text:t">
                  <w:txbxContent>
                    <w:p w14:paraId="360A1BF9" w14:textId="77777777" w:rsidR="009D66F4" w:rsidRDefault="009D66F4" w:rsidP="00854251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E3-5, strain 33.3</w:t>
                      </w:r>
                    </w:p>
                  </w:txbxContent>
                </v:textbox>
              </v:shape>
            </w:pict>
          </mc:Fallback>
        </mc:AlternateContent>
      </w:r>
      <w:r w:rsidRPr="00854251">
        <w:rPr>
          <w:noProof/>
        </w:rPr>
        <mc:AlternateContent>
          <mc:Choice Requires="wps">
            <w:drawing>
              <wp:anchor distT="45720" distB="45720" distL="114300" distR="114300" simplePos="0" relativeHeight="251720704" behindDoc="0" locked="0" layoutInCell="1" allowOverlap="1" wp14:anchorId="31C84753" wp14:editId="5DCB8BC0">
                <wp:simplePos x="0" y="0"/>
                <wp:positionH relativeFrom="column">
                  <wp:posOffset>1765052</wp:posOffset>
                </wp:positionH>
                <wp:positionV relativeFrom="paragraph">
                  <wp:posOffset>-166052</wp:posOffset>
                </wp:positionV>
                <wp:extent cx="1056376" cy="1404620"/>
                <wp:effectExtent l="226695" t="0" r="237490" b="0"/>
                <wp:wrapNone/>
                <wp:docPr id="2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056376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BAAC7ED" w14:textId="77777777" w:rsidR="009D66F4" w:rsidRDefault="009D66F4" w:rsidP="00854251">
                            <w: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C84753" id="_x0000_s1061" type="#_x0000_t202" style="position:absolute;left:0;text-align:left;margin-left:139pt;margin-top:-13.05pt;width:83.2pt;height:110.6pt;rotation:-3108277fd;z-index:2517207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" filled="f" stroked="f">
                <v:textbox style="mso-fit-shape-to-text:t">
                  <w:txbxContent>
                    <w:p w14:paraId="3BAAC7ED" w14:textId="77777777" w:rsidR="009D66F4" w:rsidRDefault="009D66F4" w:rsidP="00854251">
                      <w: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16608" behindDoc="0" locked="0" layoutInCell="1" allowOverlap="1" wp14:anchorId="787F0E8F" wp14:editId="19663252">
            <wp:simplePos x="733425" y="1057275"/>
            <wp:positionH relativeFrom="column">
              <wp:align>left</wp:align>
            </wp:positionH>
            <wp:positionV relativeFrom="paragraph">
              <wp:align>top</wp:align>
            </wp:positionV>
            <wp:extent cx="4144204" cy="3439434"/>
            <wp:effectExtent l="95250" t="95250" r="85090" b="104140"/>
            <wp:wrapSquare wrapText="bothSides"/>
            <wp:docPr id="214" name="Picture 214" descr="A picture containing sitting, box, front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" name="Picture 214" descr="A picture containing sitting, box, front, table&#10;&#10;Description automatically generated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7" t="4423" r="7301"/>
                    <a:stretch/>
                  </pic:blipFill>
                  <pic:spPr bwMode="auto">
                    <a:xfrm rot="156995">
                      <a:off x="0" y="0"/>
                      <a:ext cx="4144204" cy="34394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2E24301F" w14:textId="0F0B1E6D" w:rsidR="00854251" w:rsidRPr="00854251" w:rsidRDefault="00854251" w:rsidP="00854251"/>
    <w:p w14:paraId="4BBDA301" w14:textId="039B7EB5" w:rsidR="00854251" w:rsidRPr="00854251" w:rsidRDefault="00854251" w:rsidP="00854251"/>
    <w:p w14:paraId="737F7242" w14:textId="77777777" w:rsidR="00854251" w:rsidRPr="00854251" w:rsidRDefault="00854251" w:rsidP="00854251"/>
    <w:p w14:paraId="2A12C815" w14:textId="77777777" w:rsidR="00854251" w:rsidRPr="00854251" w:rsidRDefault="00854251" w:rsidP="00854251"/>
    <w:p w14:paraId="69C8AAF6" w14:textId="77777777" w:rsidR="00854251" w:rsidRPr="00854251" w:rsidRDefault="00854251" w:rsidP="00854251"/>
    <w:p w14:paraId="67ED7175" w14:textId="2F4D3616" w:rsidR="00854251" w:rsidRPr="00854251" w:rsidRDefault="00854251" w:rsidP="00854251"/>
    <w:p w14:paraId="3016ABC6" w14:textId="77777777" w:rsidR="00854251" w:rsidRDefault="00854251" w:rsidP="00E80C52"/>
    <w:p w14:paraId="66158644" w14:textId="28755212" w:rsidR="00854251" w:rsidRDefault="00854251" w:rsidP="00E80C52">
      <w:r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2566384D" wp14:editId="53EBB700">
                <wp:simplePos x="0" y="0"/>
                <wp:positionH relativeFrom="column">
                  <wp:posOffset>93345</wp:posOffset>
                </wp:positionH>
                <wp:positionV relativeFrom="paragraph">
                  <wp:posOffset>1101090</wp:posOffset>
                </wp:positionV>
                <wp:extent cx="5562600" cy="635"/>
                <wp:effectExtent l="0" t="0" r="0" b="0"/>
                <wp:wrapSquare wrapText="bothSides"/>
                <wp:docPr id="215" name="Text Box 2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2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DE6CEB1" w14:textId="31EF767B" w:rsidR="009D66F4" w:rsidRPr="006B6816" w:rsidRDefault="009D66F4" w:rsidP="00854251">
                            <w:pPr>
                              <w:pStyle w:val="Heading2"/>
                              <w:rPr>
                                <w:rFonts w:eastAsiaTheme="minorHAnsi"/>
                                <w:noProof/>
                              </w:rPr>
                            </w:pPr>
                            <w:bookmarkStart w:id="48" w:name="_Toc57824364"/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0</w:t>
                              </w:r>
                            </w:fldSimple>
                            <w:r>
                              <w:t xml:space="preserve">. 2nd Arbitrary PCR step with </w:t>
                            </w:r>
                            <w:proofErr w:type="gramStart"/>
                            <w:r>
                              <w:t>2 minute</w:t>
                            </w:r>
                            <w:proofErr w:type="gramEnd"/>
                            <w:r>
                              <w:t xml:space="preserve"> extension from PCR from 1</w:t>
                            </w:r>
                            <w:r w:rsidRPr="00854251">
                              <w:rPr>
                                <w:vertAlign w:val="superscript"/>
                              </w:rPr>
                              <w:t>st</w:t>
                            </w:r>
                            <w:r>
                              <w:t xml:space="preserve"> step with 3 primers. Lane 1 ladder, lane 2 e3-1, lane 3 e3-2, lane 4 e3-5, lane 5 LVS gDNA, lane 6 negative control. Band noted for sample E3-2</w:t>
                            </w:r>
                            <w:bookmarkEnd w:id="4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566384D" id="Text Box 215" o:spid="_x0000_s1062" type="#_x0000_t202" style="position:absolute;left:0;text-align:left;margin-left:7.35pt;margin-top:86.7pt;width:438pt;height:.05pt;z-index:2517186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" stroked="f">
                <v:textbox style="mso-fit-shape-to-text:t" inset="0,0,0,0">
                  <w:txbxContent>
                    <w:p w14:paraId="5DE6CEB1" w14:textId="31EF767B" w:rsidR="009D66F4" w:rsidRPr="006B6816" w:rsidRDefault="009D66F4" w:rsidP="00854251">
                      <w:pPr>
                        <w:pStyle w:val="Heading2"/>
                        <w:rPr>
                          <w:rFonts w:eastAsiaTheme="minorHAnsi"/>
                          <w:noProof/>
                        </w:rPr>
                      </w:pPr>
                      <w:bookmarkStart w:id="49" w:name="_Toc57824364"/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0</w:t>
                        </w:r>
                      </w:fldSimple>
                      <w:r>
                        <w:t xml:space="preserve">. 2nd Arbitrary PCR step with </w:t>
                      </w:r>
                      <w:proofErr w:type="gramStart"/>
                      <w:r>
                        <w:t>2 minute</w:t>
                      </w:r>
                      <w:proofErr w:type="gramEnd"/>
                      <w:r>
                        <w:t xml:space="preserve"> extension from PCR from 1</w:t>
                      </w:r>
                      <w:r w:rsidRPr="00854251">
                        <w:rPr>
                          <w:vertAlign w:val="superscript"/>
                        </w:rPr>
                        <w:t>st</w:t>
                      </w:r>
                      <w:r>
                        <w:t xml:space="preserve"> step with 3 primers. Lane 1 ladder, lane 2 e3-1, lane 3 e3-2, lane 4 e3-5, lane 5 LVS gDNA, lane 6 negative control. Band noted for sample E3-2</w:t>
                      </w:r>
                      <w:bookmarkEnd w:id="49"/>
                    </w:p>
                  </w:txbxContent>
                </v:textbox>
                <w10:wrap type="square"/>
              </v:shape>
            </w:pict>
          </mc:Fallback>
        </mc:AlternateContent>
      </w:r>
      <w:r>
        <w:br w:type="textWrapping" w:clear="all"/>
      </w:r>
    </w:p>
    <w:p w14:paraId="37DA3BEE" w14:textId="4A39E690" w:rsidR="004D01AA" w:rsidRDefault="004D01AA" w:rsidP="00E80C52"/>
    <w:p w14:paraId="6BD8E6D4" w14:textId="1A3697D3" w:rsidR="004D01AA" w:rsidRPr="00B00D2A" w:rsidRDefault="004D01AA" w:rsidP="004D01AA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Satur</w:t>
      </w:r>
      <w:r w:rsidRPr="00B00D2A">
        <w:rPr>
          <w:b/>
          <w:bCs/>
          <w:sz w:val="28"/>
          <w:szCs w:val="28"/>
        </w:rPr>
        <w:t xml:space="preserve">day, November </w:t>
      </w:r>
      <w:r>
        <w:rPr>
          <w:b/>
          <w:bCs/>
          <w:sz w:val="28"/>
          <w:szCs w:val="28"/>
        </w:rPr>
        <w:t>21</w:t>
      </w:r>
      <w:r w:rsidRPr="00B00D2A">
        <w:rPr>
          <w:b/>
          <w:bCs/>
          <w:sz w:val="28"/>
          <w:szCs w:val="28"/>
        </w:rPr>
        <w:t>, 2020</w:t>
      </w:r>
    </w:p>
    <w:p w14:paraId="7B1C5132" w14:textId="77777777" w:rsidR="004D01AA" w:rsidRPr="0080672F" w:rsidRDefault="004D01AA" w:rsidP="004D01AA">
      <w:pPr>
        <w:rPr>
          <w:bCs/>
          <w:sz w:val="18"/>
          <w:szCs w:val="18"/>
        </w:rPr>
      </w:pPr>
      <w:r w:rsidRPr="0080672F">
        <w:rPr>
          <w:bCs/>
          <w:sz w:val="18"/>
          <w:szCs w:val="18"/>
        </w:rPr>
        <w:t>To Do:</w:t>
      </w:r>
    </w:p>
    <w:p w14:paraId="69946C69" w14:textId="389D2556" w:rsidR="004D01AA" w:rsidRPr="002D376C" w:rsidRDefault="004D01AA" w:rsidP="004D01AA">
      <w:pPr>
        <w:pStyle w:val="ListParagraph"/>
        <w:numPr>
          <w:ilvl w:val="0"/>
          <w:numId w:val="27"/>
        </w:numPr>
        <w:rPr>
          <w:bCs/>
          <w:strike/>
        </w:rPr>
      </w:pPr>
      <w:r w:rsidRPr="002D376C">
        <w:rPr>
          <w:bCs/>
          <w:strike/>
        </w:rPr>
        <w:t>Check growth of PKR76 strains electroporated with PSD26</w:t>
      </w:r>
    </w:p>
    <w:p w14:paraId="7FAE19D9" w14:textId="6CC74617" w:rsidR="009F4682" w:rsidRDefault="009F4682" w:rsidP="004D01AA">
      <w:pPr>
        <w:pStyle w:val="ListParagraph"/>
        <w:numPr>
          <w:ilvl w:val="0"/>
          <w:numId w:val="27"/>
        </w:numPr>
        <w:rPr>
          <w:bCs/>
          <w:strike/>
        </w:rPr>
      </w:pPr>
      <w:r w:rsidRPr="00396A31">
        <w:rPr>
          <w:bCs/>
          <w:strike/>
        </w:rPr>
        <w:t>Run second arbitrary PCR step on new samples and run gel</w:t>
      </w:r>
    </w:p>
    <w:p w14:paraId="33D8C6EF" w14:textId="14FBBC36" w:rsidR="002D376C" w:rsidRDefault="002D376C" w:rsidP="004D01AA">
      <w:pPr>
        <w:pStyle w:val="ListParagraph"/>
        <w:numPr>
          <w:ilvl w:val="0"/>
          <w:numId w:val="27"/>
        </w:numPr>
        <w:rPr>
          <w:bCs/>
          <w:strike/>
        </w:rPr>
      </w:pPr>
      <w:r w:rsidRPr="00232B43">
        <w:rPr>
          <w:bCs/>
          <w:strike/>
        </w:rPr>
        <w:t>Run arbitrary PCR 1</w:t>
      </w:r>
      <w:r w:rsidRPr="00232B43">
        <w:rPr>
          <w:bCs/>
          <w:strike/>
          <w:vertAlign w:val="superscript"/>
        </w:rPr>
        <w:t>st</w:t>
      </w:r>
      <w:r w:rsidRPr="00232B43">
        <w:rPr>
          <w:bCs/>
          <w:strike/>
        </w:rPr>
        <w:t xml:space="preserve"> step with gradient</w:t>
      </w:r>
    </w:p>
    <w:p w14:paraId="18700D6E" w14:textId="0A8F3CF5" w:rsidR="007364AF" w:rsidRDefault="007364AF" w:rsidP="004D01AA">
      <w:pPr>
        <w:pStyle w:val="ListParagraph"/>
        <w:numPr>
          <w:ilvl w:val="0"/>
          <w:numId w:val="27"/>
        </w:numPr>
        <w:rPr>
          <w:bCs/>
          <w:strike/>
        </w:rPr>
      </w:pPr>
      <w:r>
        <w:rPr>
          <w:bCs/>
          <w:strike/>
        </w:rPr>
        <w:t>Plate partially blue colony</w:t>
      </w:r>
    </w:p>
    <w:p w14:paraId="342235F5" w14:textId="4807172F" w:rsidR="007364AF" w:rsidRPr="00232B43" w:rsidRDefault="007364AF" w:rsidP="004D01AA">
      <w:pPr>
        <w:pStyle w:val="ListParagraph"/>
        <w:numPr>
          <w:ilvl w:val="0"/>
          <w:numId w:val="27"/>
        </w:numPr>
        <w:rPr>
          <w:bCs/>
          <w:strike/>
        </w:rPr>
      </w:pPr>
      <w:r>
        <w:rPr>
          <w:bCs/>
          <w:strike/>
        </w:rPr>
        <w:t xml:space="preserve">Make plates of LVS and </w:t>
      </w:r>
      <w:proofErr w:type="spellStart"/>
      <w:r>
        <w:rPr>
          <w:rFonts w:cstheme="minorHAnsi"/>
          <w:bCs/>
          <w:strike/>
        </w:rPr>
        <w:t>Δ</w:t>
      </w:r>
      <w:r>
        <w:rPr>
          <w:bCs/>
          <w:strike/>
        </w:rPr>
        <w:t>pmrA</w:t>
      </w:r>
      <w:proofErr w:type="spellEnd"/>
      <w:r>
        <w:rPr>
          <w:bCs/>
          <w:strike/>
        </w:rPr>
        <w:t xml:space="preserve"> from freezer stock (make 2x </w:t>
      </w:r>
      <w:proofErr w:type="spellStart"/>
      <w:r>
        <w:rPr>
          <w:rFonts w:cstheme="minorHAnsi"/>
          <w:bCs/>
          <w:strike/>
        </w:rPr>
        <w:t>Δ</w:t>
      </w:r>
      <w:r>
        <w:rPr>
          <w:bCs/>
          <w:strike/>
        </w:rPr>
        <w:t>pmrA</w:t>
      </w:r>
      <w:proofErr w:type="spellEnd"/>
      <w:r>
        <w:rPr>
          <w:bCs/>
          <w:strike/>
        </w:rPr>
        <w:t xml:space="preserve"> -need one for transfection Monday)</w:t>
      </w:r>
    </w:p>
    <w:p w14:paraId="14C31637" w14:textId="77777777" w:rsidR="009F4682" w:rsidRPr="009F4682" w:rsidRDefault="009F4682" w:rsidP="009F4682">
      <w:pPr>
        <w:ind w:left="360"/>
        <w:rPr>
          <w:bCs/>
        </w:rPr>
      </w:pPr>
    </w:p>
    <w:p w14:paraId="6B9F6F40" w14:textId="6BCBA76B" w:rsidR="00396A31" w:rsidRDefault="00396A31" w:rsidP="00396A31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7EE2ADA0" w14:textId="46EE9D8E" w:rsidR="007364AF" w:rsidRPr="007364AF" w:rsidRDefault="007364AF" w:rsidP="00396A31">
      <w:pPr>
        <w:rPr>
          <w:bCs/>
        </w:rPr>
      </w:pPr>
      <w:r w:rsidRPr="007364AF">
        <w:rPr>
          <w:bCs/>
        </w:rPr>
        <w:t>White colonies on LVS plates (one white colony with blue dot), blue tint on deletion plates –no colonies observed</w:t>
      </w:r>
      <w:r>
        <w:rPr>
          <w:bCs/>
        </w:rPr>
        <w:t xml:space="preserve"> –keep plates and look at again on Monday</w:t>
      </w:r>
    </w:p>
    <w:p w14:paraId="311561E1" w14:textId="49DC11D6" w:rsidR="007364AF" w:rsidRDefault="007364AF" w:rsidP="00396A31">
      <w:pPr>
        <w:rPr>
          <w:b/>
          <w:u w:val="single"/>
        </w:rPr>
      </w:pPr>
    </w:p>
    <w:p w14:paraId="64F16142" w14:textId="24BC7387" w:rsidR="007364AF" w:rsidRDefault="007364AF" w:rsidP="007364AF">
      <w:pPr>
        <w:pStyle w:val="Heading3"/>
      </w:pPr>
      <w:bookmarkStart w:id="50" w:name="_Toc57824365"/>
      <w:r>
        <w:lastRenderedPageBreak/>
        <w:t>Questions arising from transfection experiment:</w:t>
      </w:r>
      <w:bookmarkEnd w:id="50"/>
    </w:p>
    <w:p w14:paraId="6CA8CC85" w14:textId="77777777" w:rsidR="007364AF" w:rsidRPr="007364AF" w:rsidRDefault="007364AF" w:rsidP="007364AF"/>
    <w:p w14:paraId="1B2D0ADA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Question 1. Can cells not producing lots of beta-galactosidase survive next to cells producing beta-galactosidase on plates with X-gal?</w:t>
      </w:r>
    </w:p>
    <w:p w14:paraId="471D4C93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To answer this question: </w:t>
      </w:r>
    </w:p>
    <w:p w14:paraId="4A0F7513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Streak out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and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on CHA plates </w:t>
      </w:r>
    </w:p>
    <w:p w14:paraId="4E0B334B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Scrape up cells from each plate, resuspend in MHB, check OD600</w:t>
      </w:r>
    </w:p>
    <w:p w14:paraId="1EBB9279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Mix at 1:10 ratio of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>-lacZ to ∆</w:t>
      </w:r>
      <w:proofErr w:type="spellStart"/>
      <w:r w:rsidRPr="00E9178B">
        <w:rPr>
          <w:rFonts w:ascii="Arial" w:eastAsia="Times New Roman" w:hAnsi="Arial" w:cs="Arial"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>-lacZ </w:t>
      </w:r>
    </w:p>
    <w:p w14:paraId="1CEEF7B6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 xml:space="preserve">Pipette 2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onto single CHA </w:t>
      </w:r>
      <w:proofErr w:type="spellStart"/>
      <w:r w:rsidRPr="00E9178B">
        <w:rPr>
          <w:rFonts w:ascii="Arial" w:eastAsia="Times New Roman" w:hAnsi="Arial" w:cs="Arial"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X-gal plate, streak to single colony</w:t>
      </w:r>
    </w:p>
    <w:p w14:paraId="16A1CD19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Repeat on a CHA plate</w:t>
      </w:r>
    </w:p>
    <w:p w14:paraId="5845F29A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Incubate at room temperature over the holiday</w:t>
      </w:r>
    </w:p>
    <w:p w14:paraId="0E78D278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C2EF4E0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Question 2. How efficient is the transformation with pSD26?</w:t>
      </w:r>
    </w:p>
    <w:p w14:paraId="40750074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To answer this question: </w:t>
      </w:r>
    </w:p>
    <w:p w14:paraId="639F3C21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Perform another transformation of ∆</w:t>
      </w:r>
      <w:proofErr w:type="spellStart"/>
      <w:r w:rsidRPr="00E9178B">
        <w:rPr>
          <w:rFonts w:ascii="Arial" w:eastAsia="Times New Roman" w:hAnsi="Arial" w:cs="Arial"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-lacZ with 1 ug (5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of 200 ng/ul) pSD26 and (-) DNA control</w:t>
      </w:r>
    </w:p>
    <w:p w14:paraId="6ED29D98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Plate (-) DNA control on CHA-Kan plate (entire reaction)</w:t>
      </w:r>
    </w:p>
    <w:p w14:paraId="20F4C7BB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 xml:space="preserve">Plate 5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and 5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of a 1:10 dilution of the ∆</w:t>
      </w:r>
      <w:proofErr w:type="spellStart"/>
      <w:r w:rsidRPr="00E9178B">
        <w:rPr>
          <w:rFonts w:ascii="Arial" w:eastAsia="Times New Roman" w:hAnsi="Arial" w:cs="Arial"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>-lacZ pSD26 transformation on CHA-Kan plate </w:t>
      </w:r>
    </w:p>
    <w:p w14:paraId="699F1FFB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Plate the remainder of the ∆</w:t>
      </w:r>
      <w:proofErr w:type="spellStart"/>
      <w:r w:rsidRPr="00E9178B">
        <w:rPr>
          <w:rFonts w:ascii="Arial" w:eastAsia="Times New Roman" w:hAnsi="Arial" w:cs="Arial"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>-lacZ pSD26 reaction on the CHA-</w:t>
      </w:r>
      <w:proofErr w:type="spellStart"/>
      <w:r w:rsidRPr="00E9178B">
        <w:rPr>
          <w:rFonts w:ascii="Arial" w:eastAsia="Times New Roman" w:hAnsi="Arial" w:cs="Arial"/>
          <w:color w:val="000000"/>
        </w:rPr>
        <w:t>Xgal</w:t>
      </w:r>
      <w:proofErr w:type="spellEnd"/>
      <w:r w:rsidRPr="00E9178B">
        <w:rPr>
          <w:rFonts w:ascii="Arial" w:eastAsia="Times New Roman" w:hAnsi="Arial" w:cs="Arial"/>
          <w:color w:val="000000"/>
        </w:rPr>
        <w:t>-</w:t>
      </w:r>
      <w:proofErr w:type="spellStart"/>
      <w:r w:rsidRPr="00E9178B">
        <w:rPr>
          <w:rFonts w:ascii="Arial" w:eastAsia="Times New Roman" w:hAnsi="Arial" w:cs="Arial"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-Kan (7 plates total): 2 x 2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, 2 x 10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 xml:space="preserve">, 2 x 500 </w:t>
      </w:r>
      <w:proofErr w:type="spellStart"/>
      <w:r w:rsidRPr="00E9178B">
        <w:rPr>
          <w:rFonts w:ascii="Arial" w:eastAsia="Times New Roman" w:hAnsi="Arial" w:cs="Arial"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color w:val="000000"/>
        </w:rPr>
        <w:t>, remaining</w:t>
      </w:r>
    </w:p>
    <w:p w14:paraId="189AD23A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Incubate at room temperature over the holiday</w:t>
      </w:r>
    </w:p>
    <w:p w14:paraId="067FC015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DF8A444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 xml:space="preserve">Question 3: </w:t>
      </w:r>
      <w:proofErr w:type="gramStart"/>
      <w:r w:rsidRPr="00E9178B">
        <w:rPr>
          <w:rFonts w:ascii="Arial" w:eastAsia="Times New Roman" w:hAnsi="Arial" w:cs="Arial"/>
          <w:color w:val="000000"/>
        </w:rPr>
        <w:t>What’s</w:t>
      </w:r>
      <w:proofErr w:type="gramEnd"/>
      <w:r w:rsidRPr="00E9178B">
        <w:rPr>
          <w:rFonts w:ascii="Arial" w:eastAsia="Times New Roman" w:hAnsi="Arial" w:cs="Arial"/>
          <w:color w:val="000000"/>
        </w:rPr>
        <w:t xml:space="preserve"> up with the LVS pF-</w:t>
      </w:r>
      <w:proofErr w:type="spellStart"/>
      <w:r w:rsidRPr="00E9178B">
        <w:rPr>
          <w:rFonts w:ascii="Arial" w:eastAsia="Times New Roman" w:hAnsi="Arial" w:cs="Arial"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color w:val="000000"/>
        </w:rPr>
        <w:t>-lacZ pSD26 colony with a tiny bit of blue?</w:t>
      </w:r>
    </w:p>
    <w:p w14:paraId="76C2BF35" w14:textId="77777777" w:rsidR="007364AF" w:rsidRPr="00E9178B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Streak out onto CHA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Xga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Kan plate</w:t>
      </w:r>
    </w:p>
    <w:p w14:paraId="282E53DC" w14:textId="77777777" w:rsidR="007364AF" w:rsidRPr="00E9178B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37°C until Monday</w:t>
      </w:r>
    </w:p>
    <w:p w14:paraId="1453DF4A" w14:textId="77777777" w:rsidR="007364AF" w:rsidRPr="00E9178B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color w:val="000000"/>
        </w:rPr>
        <w:t>Observe phenotype, potentially freeze down</w:t>
      </w:r>
    </w:p>
    <w:p w14:paraId="70A9CE7B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16904FD" w14:textId="77777777" w:rsidR="007364AF" w:rsidRDefault="007364AF" w:rsidP="00396A31">
      <w:pPr>
        <w:rPr>
          <w:b/>
          <w:u w:val="single"/>
        </w:rPr>
      </w:pPr>
    </w:p>
    <w:p w14:paraId="4E82C6D5" w14:textId="3B730A8D" w:rsidR="0032159B" w:rsidRDefault="0032159B" w:rsidP="0032159B">
      <w:pPr>
        <w:keepNext/>
      </w:pPr>
      <w:r w:rsidRPr="0032159B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29920" behindDoc="0" locked="0" layoutInCell="1" allowOverlap="1" wp14:anchorId="3666EDDE" wp14:editId="23F83841">
                <wp:simplePos x="0" y="0"/>
                <wp:positionH relativeFrom="column">
                  <wp:posOffset>2432367</wp:posOffset>
                </wp:positionH>
                <wp:positionV relativeFrom="paragraph">
                  <wp:posOffset>-219018</wp:posOffset>
                </wp:positionV>
                <wp:extent cx="1321435" cy="1404620"/>
                <wp:effectExtent l="258445" t="0" r="308610" b="0"/>
                <wp:wrapNone/>
                <wp:docPr id="2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AA1C3E" w14:textId="7C6EC108" w:rsidR="009D66F4" w:rsidRDefault="009D66F4" w:rsidP="0032159B">
                            <w:pPr>
                              <w:jc w:val="left"/>
                            </w:pPr>
                            <w:r>
                              <w:t>Tn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66EDDE" id="_x0000_s1063" type="#_x0000_t202" style="position:absolute;left:0;text-align:left;margin-left:191.5pt;margin-top:-17.25pt;width:104.05pt;height:110.6pt;rotation:-3108277fd;z-index:2517299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" filled="f" stroked="f">
                <v:textbox style="mso-fit-shape-to-text:t">
                  <w:txbxContent>
                    <w:p w14:paraId="03AA1C3E" w14:textId="7C6EC108" w:rsidR="009D66F4" w:rsidRDefault="009D66F4" w:rsidP="0032159B">
                      <w:pPr>
                        <w:jc w:val="left"/>
                      </w:pPr>
                      <w:r>
                        <w:t>Tn6</w:t>
                      </w:r>
                    </w:p>
                  </w:txbxContent>
                </v:textbox>
              </v:shape>
            </w:pict>
          </mc:Fallback>
        </mc:AlternateContent>
      </w:r>
      <w:r w:rsidRPr="0032159B">
        <w:rPr>
          <w:noProof/>
        </w:rPr>
        <mc:AlternateContent>
          <mc:Choice Requires="wps">
            <w:drawing>
              <wp:anchor distT="45720" distB="45720" distL="114300" distR="114300" simplePos="0" relativeHeight="251731968" behindDoc="0" locked="0" layoutInCell="1" allowOverlap="1" wp14:anchorId="12ED0C83" wp14:editId="25EF5557">
                <wp:simplePos x="0" y="0"/>
                <wp:positionH relativeFrom="column">
                  <wp:posOffset>2822893</wp:posOffset>
                </wp:positionH>
                <wp:positionV relativeFrom="paragraph">
                  <wp:posOffset>-229179</wp:posOffset>
                </wp:positionV>
                <wp:extent cx="1321435" cy="1404620"/>
                <wp:effectExtent l="258445" t="0" r="308610" b="0"/>
                <wp:wrapNone/>
                <wp:docPr id="22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11AF97" w14:textId="1CE43CC0" w:rsidR="009D66F4" w:rsidRDefault="009D66F4" w:rsidP="0032159B">
                            <w:pPr>
                              <w:jc w:val="left"/>
                            </w:pP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 xml:space="preserve">LVS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ED0C83" id="_x0000_s1064" type="#_x0000_t202" style="position:absolute;left:0;text-align:left;margin-left:222.3pt;margin-top:-18.05pt;width:104.05pt;height:110.6pt;rotation:-3108277fd;z-index:2517319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" filled="f" stroked="f">
                <v:textbox style="mso-fit-shape-to-text:t">
                  <w:txbxContent>
                    <w:p w14:paraId="6D11AF97" w14:textId="1CE43CC0" w:rsidR="009D66F4" w:rsidRDefault="009D66F4" w:rsidP="0032159B">
                      <w:pPr>
                        <w:jc w:val="left"/>
                      </w:pP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 xml:space="preserve">LVS </w:t>
                      </w:r>
                    </w:p>
                  </w:txbxContent>
                </v:textbox>
              </v:shape>
            </w:pict>
          </mc:Fallback>
        </mc:AlternateContent>
      </w:r>
      <w:r w:rsidRPr="0032159B">
        <w:rPr>
          <w:noProof/>
        </w:rPr>
        <mc:AlternateContent>
          <mc:Choice Requires="wps">
            <w:drawing>
              <wp:anchor distT="45720" distB="45720" distL="114300" distR="114300" simplePos="0" relativeHeight="251730944" behindDoc="0" locked="0" layoutInCell="1" allowOverlap="1" wp14:anchorId="5B317BAA" wp14:editId="33EE4B2D">
                <wp:simplePos x="0" y="0"/>
                <wp:positionH relativeFrom="column">
                  <wp:posOffset>3150552</wp:posOffset>
                </wp:positionH>
                <wp:positionV relativeFrom="paragraph">
                  <wp:posOffset>-61277</wp:posOffset>
                </wp:positionV>
                <wp:extent cx="1321435" cy="1404620"/>
                <wp:effectExtent l="258445" t="0" r="308610" b="0"/>
                <wp:wrapNone/>
                <wp:docPr id="2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50A6D1" w14:textId="7CDA007A" w:rsidR="009D66F4" w:rsidRDefault="009D66F4" w:rsidP="0032159B">
                            <w:pPr>
                              <w:jc w:val="left"/>
                            </w:pPr>
                            <w:r>
                              <w:t>Neg. Ctrl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317BAA" id="_x0000_s1065" type="#_x0000_t202" style="position:absolute;left:0;text-align:left;margin-left:248.05pt;margin-top:-4.8pt;width:104.05pt;height:110.6pt;rotation:-3108277fd;z-index:2517309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" filled="f" stroked="f">
                <v:textbox style="mso-fit-shape-to-text:t">
                  <w:txbxContent>
                    <w:p w14:paraId="0F50A6D1" w14:textId="7CDA007A" w:rsidR="009D66F4" w:rsidRDefault="009D66F4" w:rsidP="0032159B">
                      <w:pPr>
                        <w:jc w:val="left"/>
                      </w:pPr>
                      <w:r>
                        <w:t>Neg. Ctrl.</w:t>
                      </w:r>
                    </w:p>
                  </w:txbxContent>
                </v:textbox>
              </v:shape>
            </w:pict>
          </mc:Fallback>
        </mc:AlternateContent>
      </w:r>
      <w:r w:rsidRPr="0032159B">
        <w:rPr>
          <w:noProof/>
        </w:rPr>
        <mc:AlternateContent>
          <mc:Choice Requires="wps">
            <w:drawing>
              <wp:anchor distT="45720" distB="45720" distL="114300" distR="114300" simplePos="0" relativeHeight="251728896" behindDoc="0" locked="0" layoutInCell="1" allowOverlap="1" wp14:anchorId="4C01B2FB" wp14:editId="35C57301">
                <wp:simplePos x="0" y="0"/>
                <wp:positionH relativeFrom="column">
                  <wp:posOffset>2008822</wp:posOffset>
                </wp:positionH>
                <wp:positionV relativeFrom="paragraph">
                  <wp:posOffset>-249214</wp:posOffset>
                </wp:positionV>
                <wp:extent cx="1321435" cy="1404620"/>
                <wp:effectExtent l="258445" t="0" r="308610" b="0"/>
                <wp:wrapNone/>
                <wp:docPr id="22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32143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A58579" w14:textId="69FE59E8" w:rsidR="009D66F4" w:rsidRDefault="009D66F4" w:rsidP="0032159B">
                            <w:pPr>
                              <w:jc w:val="left"/>
                            </w:pPr>
                            <w:r>
                              <w:t>Tn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01B2FB" id="_x0000_s1066" type="#_x0000_t202" style="position:absolute;left:0;text-align:left;margin-left:158.15pt;margin-top:-19.6pt;width:104.05pt;height:110.6pt;rotation:-3108277fd;z-index:2517288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" filled="f" stroked="f">
                <v:textbox style="mso-fit-shape-to-text:t">
                  <w:txbxContent>
                    <w:p w14:paraId="75A58579" w14:textId="69FE59E8" w:rsidR="009D66F4" w:rsidRDefault="009D66F4" w:rsidP="0032159B">
                      <w:pPr>
                        <w:jc w:val="left"/>
                      </w:pPr>
                      <w:r>
                        <w:t>Tn3</w:t>
                      </w:r>
                    </w:p>
                  </w:txbxContent>
                </v:textbox>
              </v:shape>
            </w:pict>
          </mc:Fallback>
        </mc:AlternateContent>
      </w:r>
      <w:r w:rsidRPr="0032159B">
        <w:rPr>
          <w:noProof/>
        </w:rPr>
        <mc:AlternateContent>
          <mc:Choice Requires="wps">
            <w:drawing>
              <wp:anchor distT="45720" distB="45720" distL="114300" distR="114300" simplePos="0" relativeHeight="251727872" behindDoc="0" locked="0" layoutInCell="1" allowOverlap="1" wp14:anchorId="3F7C644A" wp14:editId="0E34BA35">
                <wp:simplePos x="0" y="0"/>
                <wp:positionH relativeFrom="column">
                  <wp:posOffset>1695450</wp:posOffset>
                </wp:positionH>
                <wp:positionV relativeFrom="paragraph">
                  <wp:posOffset>-321310</wp:posOffset>
                </wp:positionV>
                <wp:extent cx="1056005" cy="1404620"/>
                <wp:effectExtent l="226695" t="0" r="237490" b="0"/>
                <wp:wrapNone/>
                <wp:docPr id="22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8754287">
                          <a:off x="0" y="0"/>
                          <a:ext cx="105600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A5BEC8" w14:textId="77777777" w:rsidR="009D66F4" w:rsidRDefault="009D66F4" w:rsidP="0032159B">
                            <w:r>
                              <w:t>Ladd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7C644A" id="_x0000_s1067" type="#_x0000_t202" style="position:absolute;left:0;text-align:left;margin-left:133.5pt;margin-top:-25.3pt;width:83.15pt;height:110.6pt;rotation:-3108277fd;z-index:2517278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" filled="f" stroked="f">
                <v:textbox style="mso-fit-shape-to-text:t">
                  <w:txbxContent>
                    <w:p w14:paraId="4AA5BEC8" w14:textId="77777777" w:rsidR="009D66F4" w:rsidRDefault="009D66F4" w:rsidP="0032159B">
                      <w:r>
                        <w:t>Ladder</w:t>
                      </w:r>
                    </w:p>
                  </w:txbxContent>
                </v:textbox>
              </v:shape>
            </w:pict>
          </mc:Fallback>
        </mc:AlternateContent>
      </w:r>
      <w:r w:rsidR="00396A31">
        <w:rPr>
          <w:noProof/>
        </w:rPr>
        <w:drawing>
          <wp:inline distT="0" distB="0" distL="0" distR="0" wp14:anchorId="344B7B4B" wp14:editId="4F9B7297">
            <wp:extent cx="4817364" cy="3599688"/>
            <wp:effectExtent l="0" t="0" r="2540" b="1270"/>
            <wp:docPr id="223" name="Picture 223" descr="A picture containing sitting, photo, old, lay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3" name="Picture 223" descr="A picture containing sitting, photo, old, laying&#10;&#10;Description automatically generated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7364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4EF8A2" w14:textId="5BCF777A" w:rsidR="004D01AA" w:rsidRDefault="0032159B" w:rsidP="0032159B">
      <w:pPr>
        <w:pStyle w:val="Heading2"/>
      </w:pPr>
      <w:bookmarkStart w:id="51" w:name="_Toc57824366"/>
      <w:r>
        <w:t xml:space="preserve">Figure </w:t>
      </w:r>
      <w:fldSimple w:instr=" SEQ Figure \* ARABIC ">
        <w:r w:rsidR="00EE3ABD">
          <w:rPr>
            <w:noProof/>
          </w:rPr>
          <w:t>11</w:t>
        </w:r>
      </w:fldSimple>
      <w:r>
        <w:t xml:space="preserve">. 2nd Arbitrary PCR step with </w:t>
      </w:r>
      <w:proofErr w:type="gramStart"/>
      <w:r>
        <w:t>2 minute</w:t>
      </w:r>
      <w:proofErr w:type="gramEnd"/>
      <w:r>
        <w:t xml:space="preserve"> extension with new samples, 3 primers 1</w:t>
      </w:r>
      <w:r w:rsidRPr="0032159B">
        <w:rPr>
          <w:vertAlign w:val="superscript"/>
        </w:rPr>
        <w:t>st</w:t>
      </w:r>
      <w:r>
        <w:t xml:space="preserve"> step, 2 minute extension 2</w:t>
      </w:r>
      <w:r w:rsidRPr="0032159B">
        <w:rPr>
          <w:vertAlign w:val="superscript"/>
        </w:rPr>
        <w:t>nd</w:t>
      </w:r>
      <w:r>
        <w:t xml:space="preserve"> step. Lane 1 ladder, lane 2 Tn3, Lane 3 Tn6, Lane 4 LVS, Lane 5 negative control</w:t>
      </w:r>
      <w:bookmarkEnd w:id="51"/>
    </w:p>
    <w:p w14:paraId="67724660" w14:textId="38086012" w:rsidR="002D376C" w:rsidRDefault="002D376C" w:rsidP="002D376C"/>
    <w:p w14:paraId="345A5321" w14:textId="632F8BE2" w:rsidR="00422DD2" w:rsidRDefault="00422DD2" w:rsidP="00422DD2">
      <w:pPr>
        <w:pStyle w:val="Heading2"/>
      </w:pPr>
      <w:bookmarkStart w:id="52" w:name="_Toc57824367"/>
      <w:r>
        <w:t>Gradient for Arbitrary PCR Troubleshooting</w:t>
      </w:r>
      <w:bookmarkEnd w:id="52"/>
    </w:p>
    <w:p w14:paraId="32164182" w14:textId="0B8E0713" w:rsidR="00422DD2" w:rsidRDefault="00422DD2" w:rsidP="00422DD2">
      <w:r>
        <w:t>Run gradient from 45 to 65 degrees Celsius</w:t>
      </w:r>
    </w:p>
    <w:p w14:paraId="6843F83C" w14:textId="77777777" w:rsidR="00FB4493" w:rsidRPr="00422DD2" w:rsidRDefault="00FB4493" w:rsidP="00422DD2"/>
    <w:p w14:paraId="5363F1B9" w14:textId="12970644" w:rsidR="002D376C" w:rsidRDefault="00422DD2" w:rsidP="002D376C">
      <w:r w:rsidRPr="00422DD2">
        <w:rPr>
          <w:noProof/>
        </w:rPr>
        <w:lastRenderedPageBreak/>
        <w:drawing>
          <wp:inline distT="0" distB="0" distL="0" distR="0" wp14:anchorId="1706FEE6" wp14:editId="2918D0A0">
            <wp:extent cx="6492240" cy="4657725"/>
            <wp:effectExtent l="0" t="0" r="3810" b="9525"/>
            <wp:docPr id="230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2240" cy="465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D82AD5" w14:textId="6DEFF5D5" w:rsidR="00FB4493" w:rsidRDefault="00FB4493" w:rsidP="002D376C"/>
    <w:p w14:paraId="64C465B2" w14:textId="77777777" w:rsidR="00232B43" w:rsidRDefault="00232B43" w:rsidP="00FB4493">
      <w:pPr>
        <w:spacing w:after="0" w:line="240" w:lineRule="auto"/>
        <w:rPr>
          <w:rStyle w:val="Heading2Char"/>
        </w:rPr>
      </w:pPr>
    </w:p>
    <w:p w14:paraId="06A4B585" w14:textId="7B18841F" w:rsidR="00232B43" w:rsidRPr="00B00D2A" w:rsidRDefault="00232B43" w:rsidP="00232B43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Sun</w:t>
      </w:r>
      <w:r w:rsidRPr="00B00D2A">
        <w:rPr>
          <w:b/>
          <w:bCs/>
          <w:sz w:val="28"/>
          <w:szCs w:val="28"/>
        </w:rPr>
        <w:t xml:space="preserve">day, November </w:t>
      </w:r>
      <w:r>
        <w:rPr>
          <w:b/>
          <w:bCs/>
          <w:sz w:val="28"/>
          <w:szCs w:val="28"/>
        </w:rPr>
        <w:t>22</w:t>
      </w:r>
      <w:r w:rsidRPr="00B00D2A">
        <w:rPr>
          <w:b/>
          <w:bCs/>
          <w:sz w:val="28"/>
          <w:szCs w:val="28"/>
        </w:rPr>
        <w:t>, 2020</w:t>
      </w:r>
    </w:p>
    <w:p w14:paraId="77D46D47" w14:textId="77777777" w:rsidR="00232B43" w:rsidRPr="0080672F" w:rsidRDefault="00232B43" w:rsidP="00232B43">
      <w:r w:rsidRPr="0080672F">
        <w:t>To Do:</w:t>
      </w:r>
    </w:p>
    <w:p w14:paraId="50F2C134" w14:textId="021931EE" w:rsidR="00232B43" w:rsidRPr="005A1A68" w:rsidRDefault="00232B43" w:rsidP="00232B43">
      <w:pPr>
        <w:pStyle w:val="ListParagraph"/>
        <w:numPr>
          <w:ilvl w:val="0"/>
          <w:numId w:val="32"/>
        </w:numPr>
        <w:rPr>
          <w:rFonts w:asciiTheme="majorHAnsi" w:eastAsiaTheme="majorEastAsia" w:hAnsiTheme="majorHAnsi" w:cstheme="majorBidi"/>
          <w:b/>
          <w:bCs/>
          <w:strike/>
          <w:color w:val="4F81BD" w:themeColor="accent1"/>
          <w:sz w:val="24"/>
          <w:szCs w:val="26"/>
        </w:rPr>
      </w:pPr>
      <w:r w:rsidRPr="005A1A68">
        <w:rPr>
          <w:strike/>
        </w:rPr>
        <w:t>Make CHA-Kan plates</w:t>
      </w:r>
    </w:p>
    <w:p w14:paraId="1B9D3368" w14:textId="7F4885F3" w:rsidR="00232B43" w:rsidRDefault="00232B43" w:rsidP="00232B43">
      <w:pPr>
        <w:pStyle w:val="ListParagraph"/>
        <w:numPr>
          <w:ilvl w:val="0"/>
          <w:numId w:val="32"/>
        </w:numPr>
        <w:rPr>
          <w:rStyle w:val="Heading2Char"/>
        </w:rPr>
      </w:pPr>
      <w:r>
        <w:t>2</w:t>
      </w:r>
      <w:r w:rsidRPr="00232B43">
        <w:rPr>
          <w:vertAlign w:val="superscript"/>
        </w:rPr>
        <w:t>nd</w:t>
      </w:r>
      <w:r>
        <w:t xml:space="preserve"> step arbitrary PCR</w:t>
      </w:r>
      <w:r w:rsidR="000659C9">
        <w:t xml:space="preserve"> ----not enough enzyme, need 2.1uL have ~1.8uL</w:t>
      </w:r>
    </w:p>
    <w:p w14:paraId="48DA6BD0" w14:textId="77777777" w:rsidR="00232B43" w:rsidRDefault="00232B43" w:rsidP="00FB4493">
      <w:pPr>
        <w:spacing w:after="0" w:line="240" w:lineRule="auto"/>
        <w:rPr>
          <w:rStyle w:val="Heading2Char"/>
        </w:rPr>
      </w:pPr>
    </w:p>
    <w:p w14:paraId="7CED859B" w14:textId="0BEAC6D4" w:rsidR="00FB4493" w:rsidRPr="00E9178B" w:rsidRDefault="00232B43" w:rsidP="00FB4493">
      <w:pPr>
        <w:spacing w:after="0" w:line="240" w:lineRule="auto"/>
        <w:rPr>
          <w:rFonts w:asciiTheme="majorHAnsi" w:eastAsiaTheme="majorEastAsia" w:hAnsiTheme="majorHAnsi" w:cstheme="majorBidi"/>
          <w:b/>
          <w:bCs/>
          <w:color w:val="4F81BD" w:themeColor="accent1"/>
          <w:sz w:val="24"/>
          <w:szCs w:val="26"/>
        </w:rPr>
      </w:pPr>
      <w:bookmarkStart w:id="53" w:name="_Toc57824368"/>
      <w:r>
        <w:rPr>
          <w:rStyle w:val="Heading2Char"/>
        </w:rPr>
        <w:t>M</w:t>
      </w:r>
      <w:r w:rsidR="00FB4493" w:rsidRPr="00E9178B">
        <w:rPr>
          <w:rStyle w:val="Heading2Char"/>
        </w:rPr>
        <w:t>ake CHA-Kan plates (</w:t>
      </w:r>
      <w:proofErr w:type="spellStart"/>
      <w:r w:rsidR="00FB4493" w:rsidRPr="00E9178B">
        <w:rPr>
          <w:rStyle w:val="Heading2Char"/>
        </w:rPr>
        <w:t>instapot</w:t>
      </w:r>
      <w:proofErr w:type="spellEnd"/>
      <w:r w:rsidR="00FB4493" w:rsidRPr="00E9178B">
        <w:rPr>
          <w:rStyle w:val="Heading2Char"/>
        </w:rPr>
        <w:t xml:space="preserve"> protocol)</w:t>
      </w:r>
      <w:bookmarkEnd w:id="53"/>
    </w:p>
    <w:p w14:paraId="3F2B75C8" w14:textId="77777777" w:rsidR="00FB4493" w:rsidRDefault="00FB4493" w:rsidP="00232B43">
      <w:pPr>
        <w:spacing w:after="0"/>
      </w:pPr>
    </w:p>
    <w:p w14:paraId="015257D8" w14:textId="77777777" w:rsidR="00FB4493" w:rsidRDefault="00FB4493" w:rsidP="00232B43">
      <w:pPr>
        <w:spacing w:after="0"/>
        <w:ind w:left="720"/>
      </w:pPr>
      <w:r>
        <w:t>Warm water bath to ~60 degrees, warm hemoglobin</w:t>
      </w:r>
    </w:p>
    <w:p w14:paraId="4F00B94F" w14:textId="46E7B989" w:rsidR="00FB4493" w:rsidRDefault="00FB4493" w:rsidP="00232B43">
      <w:pPr>
        <w:spacing w:after="0"/>
        <w:ind w:left="720"/>
      </w:pPr>
      <w:r>
        <w:t>Add 15.1g with 150mL water to 500mL beaker, add 400mL water into instant pot</w:t>
      </w:r>
    </w:p>
    <w:p w14:paraId="42C596CC" w14:textId="350DA5A9" w:rsidR="00FB4493" w:rsidRDefault="00FB4493" w:rsidP="00232B43">
      <w:pPr>
        <w:spacing w:after="0"/>
        <w:ind w:left="720"/>
      </w:pPr>
      <w:r>
        <w:t>Heat beaker 90 degrees stirring before placing in pot, make sure all dissolved</w:t>
      </w:r>
    </w:p>
    <w:p w14:paraId="67990DAC" w14:textId="7FF538B4" w:rsidR="00FB4493" w:rsidRDefault="00FB4493" w:rsidP="00232B43">
      <w:pPr>
        <w:spacing w:after="0"/>
        <w:ind w:left="720"/>
      </w:pPr>
      <w:r>
        <w:t>Pressure cook 30 min</w:t>
      </w:r>
    </w:p>
    <w:p w14:paraId="28518856" w14:textId="144FD50F" w:rsidR="00FB4493" w:rsidRDefault="00FB4493" w:rsidP="00232B43">
      <w:pPr>
        <w:spacing w:after="0"/>
        <w:ind w:left="720"/>
      </w:pPr>
      <w:r>
        <w:t xml:space="preserve">Place in </w:t>
      </w:r>
      <w:proofErr w:type="gramStart"/>
      <w:r>
        <w:t>60 degree</w:t>
      </w:r>
      <w:proofErr w:type="gramEnd"/>
      <w:r>
        <w:t xml:space="preserve"> water bath, add 150mL of heated hemoglobin, add 30uL of kanamycin (1:1000ratio) then add 24mL to plates should make about 12 plates</w:t>
      </w:r>
    </w:p>
    <w:p w14:paraId="0760559E" w14:textId="11772C2A" w:rsidR="007364AF" w:rsidRPr="00B00D2A" w:rsidRDefault="007364AF" w:rsidP="007364AF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>Mon</w:t>
      </w:r>
      <w:r w:rsidRPr="00B00D2A">
        <w:rPr>
          <w:b/>
          <w:bCs/>
          <w:sz w:val="28"/>
          <w:szCs w:val="28"/>
        </w:rPr>
        <w:t xml:space="preserve">day, November </w:t>
      </w:r>
      <w:r>
        <w:rPr>
          <w:b/>
          <w:bCs/>
          <w:sz w:val="28"/>
          <w:szCs w:val="28"/>
        </w:rPr>
        <w:t>23</w:t>
      </w:r>
      <w:r w:rsidRPr="00B00D2A">
        <w:rPr>
          <w:b/>
          <w:bCs/>
          <w:sz w:val="28"/>
          <w:szCs w:val="28"/>
        </w:rPr>
        <w:t>, 2020</w:t>
      </w:r>
    </w:p>
    <w:p w14:paraId="57563385" w14:textId="77777777" w:rsidR="007364AF" w:rsidRPr="0080672F" w:rsidRDefault="007364AF" w:rsidP="007364AF">
      <w:r w:rsidRPr="0080672F">
        <w:t>To Do:</w:t>
      </w:r>
    </w:p>
    <w:p w14:paraId="75A71130" w14:textId="520B4273" w:rsidR="007364AF" w:rsidRPr="00F47CA6" w:rsidRDefault="007364AF" w:rsidP="007364AF">
      <w:pPr>
        <w:pStyle w:val="ListParagraph"/>
        <w:numPr>
          <w:ilvl w:val="0"/>
          <w:numId w:val="33"/>
        </w:numPr>
        <w:rPr>
          <w:rFonts w:asciiTheme="majorHAnsi" w:eastAsiaTheme="majorEastAsia" w:hAnsiTheme="majorHAnsi" w:cstheme="majorBidi"/>
          <w:b/>
          <w:bCs/>
          <w:strike/>
          <w:color w:val="4F81BD" w:themeColor="accent1"/>
          <w:sz w:val="24"/>
          <w:szCs w:val="26"/>
        </w:rPr>
      </w:pPr>
      <w:r w:rsidRPr="00F47CA6">
        <w:rPr>
          <w:strike/>
        </w:rPr>
        <w:t xml:space="preserve">Make electrocompetent </w:t>
      </w:r>
      <w:proofErr w:type="spellStart"/>
      <w:r w:rsidRPr="00F47CA6">
        <w:rPr>
          <w:rFonts w:cstheme="minorHAnsi"/>
          <w:strike/>
        </w:rPr>
        <w:t>Δ</w:t>
      </w:r>
      <w:r w:rsidRPr="00F47CA6">
        <w:rPr>
          <w:strike/>
        </w:rPr>
        <w:t>pmrA</w:t>
      </w:r>
      <w:proofErr w:type="spellEnd"/>
      <w:r w:rsidRPr="00F47CA6">
        <w:rPr>
          <w:strike/>
        </w:rPr>
        <w:t xml:space="preserve"> cells (make the cells preparing today the -control)</w:t>
      </w:r>
    </w:p>
    <w:p w14:paraId="69B8783B" w14:textId="13FB6D60" w:rsidR="007364AF" w:rsidRPr="00F47CA6" w:rsidRDefault="007364AF" w:rsidP="007364AF">
      <w:pPr>
        <w:pStyle w:val="ListParagraph"/>
        <w:numPr>
          <w:ilvl w:val="0"/>
          <w:numId w:val="33"/>
        </w:numPr>
        <w:rPr>
          <w:rFonts w:asciiTheme="majorHAnsi" w:eastAsiaTheme="majorEastAsia" w:hAnsiTheme="majorHAnsi" w:cstheme="majorBidi"/>
          <w:b/>
          <w:bCs/>
          <w:strike/>
          <w:color w:val="4F81BD" w:themeColor="accent1"/>
          <w:sz w:val="24"/>
          <w:szCs w:val="26"/>
        </w:rPr>
      </w:pPr>
      <w:r w:rsidRPr="00F47CA6">
        <w:rPr>
          <w:strike/>
        </w:rPr>
        <w:t xml:space="preserve">Another </w:t>
      </w:r>
      <w:r w:rsidR="008C1019" w:rsidRPr="00F47CA6">
        <w:rPr>
          <w:strike/>
        </w:rPr>
        <w:t>electroporation</w:t>
      </w:r>
      <w:r w:rsidRPr="00F47CA6">
        <w:rPr>
          <w:strike/>
        </w:rPr>
        <w:t xml:space="preserve"> with pSD26 on </w:t>
      </w:r>
      <w:proofErr w:type="spellStart"/>
      <w:r w:rsidRPr="00F47CA6">
        <w:rPr>
          <w:rFonts w:cstheme="minorHAnsi"/>
          <w:strike/>
        </w:rPr>
        <w:t>Δ</w:t>
      </w:r>
      <w:r w:rsidRPr="00F47CA6">
        <w:rPr>
          <w:strike/>
        </w:rPr>
        <w:t>pmrA</w:t>
      </w:r>
      <w:proofErr w:type="spellEnd"/>
      <w:r w:rsidRPr="00F47CA6">
        <w:rPr>
          <w:strike/>
        </w:rPr>
        <w:t xml:space="preserve"> and no </w:t>
      </w:r>
      <w:proofErr w:type="spellStart"/>
      <w:r w:rsidRPr="00F47CA6">
        <w:rPr>
          <w:strike/>
        </w:rPr>
        <w:t>dna</w:t>
      </w:r>
      <w:proofErr w:type="spellEnd"/>
      <w:r w:rsidRPr="00F47CA6">
        <w:rPr>
          <w:strike/>
        </w:rPr>
        <w:t xml:space="preserve"> control</w:t>
      </w:r>
    </w:p>
    <w:p w14:paraId="75ADE590" w14:textId="77777777" w:rsidR="006C6316" w:rsidRPr="006C6316" w:rsidRDefault="007364AF" w:rsidP="006C6316">
      <w:pPr>
        <w:pStyle w:val="ListParagraph"/>
        <w:numPr>
          <w:ilvl w:val="0"/>
          <w:numId w:val="33"/>
        </w:numPr>
        <w:rPr>
          <w:rFonts w:asciiTheme="majorHAnsi" w:eastAsiaTheme="majorEastAsia" w:hAnsiTheme="majorHAnsi" w:cstheme="majorBidi"/>
          <w:b/>
          <w:bCs/>
          <w:color w:val="4F81BD" w:themeColor="accent1"/>
          <w:sz w:val="24"/>
          <w:szCs w:val="26"/>
        </w:rPr>
      </w:pPr>
      <w:r w:rsidRPr="00F47CA6">
        <w:rPr>
          <w:strike/>
        </w:rPr>
        <w:t>Look at the plate made from the partially blue colony</w:t>
      </w:r>
      <w:r>
        <w:t xml:space="preserve"> –freeze down?</w:t>
      </w:r>
      <w:r w:rsidR="006C6316" w:rsidRPr="006C6316">
        <w:t xml:space="preserve"> </w:t>
      </w:r>
    </w:p>
    <w:p w14:paraId="6B071949" w14:textId="40FE451B" w:rsidR="006C6316" w:rsidRPr="00F47CA6" w:rsidRDefault="006C6316" w:rsidP="006C6316">
      <w:pPr>
        <w:pStyle w:val="ListParagraph"/>
        <w:numPr>
          <w:ilvl w:val="0"/>
          <w:numId w:val="33"/>
        </w:numPr>
        <w:rPr>
          <w:rFonts w:asciiTheme="majorHAnsi" w:eastAsiaTheme="majorEastAsia" w:hAnsiTheme="majorHAnsi" w:cstheme="majorBidi"/>
          <w:b/>
          <w:bCs/>
          <w:strike/>
          <w:color w:val="4F81BD" w:themeColor="accent1"/>
          <w:sz w:val="24"/>
          <w:szCs w:val="26"/>
        </w:rPr>
      </w:pPr>
      <w:r w:rsidRPr="00F47CA6">
        <w:rPr>
          <w:strike/>
        </w:rPr>
        <w:t xml:space="preserve">Check LVS and </w:t>
      </w:r>
      <w:r w:rsidRPr="00F47CA6">
        <w:rPr>
          <w:rFonts w:cstheme="minorHAnsi"/>
          <w:strike/>
        </w:rPr>
        <w:t>Δ</w:t>
      </w:r>
      <w:r w:rsidRPr="00F47CA6">
        <w:rPr>
          <w:strike/>
        </w:rPr>
        <w:t xml:space="preserve">PmrA PKR76 plates (CHA plates), scrape up, OD600, mix, plate on </w:t>
      </w:r>
      <w:proofErr w:type="spellStart"/>
      <w:r w:rsidRPr="00F47CA6">
        <w:rPr>
          <w:strike/>
        </w:rPr>
        <w:t>nat</w:t>
      </w:r>
      <w:proofErr w:type="spellEnd"/>
      <w:r w:rsidRPr="00F47CA6">
        <w:rPr>
          <w:strike/>
        </w:rPr>
        <w:t xml:space="preserve"> x-gal plate streak to single colony</w:t>
      </w:r>
    </w:p>
    <w:p w14:paraId="73DBC1F5" w14:textId="22BAF94A" w:rsidR="00FB4493" w:rsidRDefault="00FB4493" w:rsidP="002D376C"/>
    <w:p w14:paraId="106EBD52" w14:textId="77777777" w:rsidR="007364AF" w:rsidRPr="00E9178B" w:rsidRDefault="007364AF" w:rsidP="007364AF">
      <w:pPr>
        <w:pStyle w:val="Heading2"/>
        <w:rPr>
          <w:rFonts w:ascii="Times New Roman" w:eastAsia="Times New Roman" w:hAnsi="Times New Roman" w:cs="Times New Roman"/>
          <w:szCs w:val="24"/>
        </w:rPr>
      </w:pPr>
      <w:bookmarkStart w:id="54" w:name="_Toc57824369"/>
      <w:r w:rsidRPr="00E9178B">
        <w:rPr>
          <w:rFonts w:eastAsia="Times New Roman"/>
        </w:rPr>
        <w:t>Question 1. Can cells not producing lots of beta-galactosidase survive next to cells producing beta-galactosidase on plates with X-gal?</w:t>
      </w:r>
      <w:bookmarkEnd w:id="54"/>
    </w:p>
    <w:p w14:paraId="562E399D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To answer this question: </w:t>
      </w:r>
    </w:p>
    <w:p w14:paraId="46651905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Streak out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and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on CHA plates </w:t>
      </w:r>
    </w:p>
    <w:p w14:paraId="2F7DBE9E" w14:textId="1A60F74B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Scrape up cells from each plate, resuspend in MHB, check OD600</w:t>
      </w:r>
      <w:r w:rsidRPr="00F47CA6">
        <w:rPr>
          <w:rFonts w:ascii="Arial" w:eastAsia="Times New Roman" w:hAnsi="Arial" w:cs="Arial"/>
          <w:strike/>
          <w:color w:val="000000"/>
        </w:rPr>
        <w:t xml:space="preserve"> </w:t>
      </w:r>
      <w:r w:rsidRPr="00F47CA6">
        <w:rPr>
          <w:rFonts w:ascii="Arial" w:eastAsia="Times New Roman" w:hAnsi="Arial" w:cs="Arial"/>
          <w:strike/>
          <w:color w:val="000000"/>
          <w:highlight w:val="yellow"/>
        </w:rPr>
        <w:t>Q—whole plate??</w:t>
      </w:r>
    </w:p>
    <w:p w14:paraId="06067929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Mix at 1:10 ratio of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to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 </w:t>
      </w:r>
    </w:p>
    <w:p w14:paraId="4162D17E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 xml:space="preserve">Pipette 20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onto single CHA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X-gal plate, streak to single colony</w:t>
      </w:r>
    </w:p>
    <w:p w14:paraId="070BA013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Repeat on a CHA plate</w:t>
      </w:r>
    </w:p>
    <w:p w14:paraId="6408AF73" w14:textId="77777777" w:rsidR="007364AF" w:rsidRPr="00E9178B" w:rsidRDefault="007364AF" w:rsidP="007364AF">
      <w:pPr>
        <w:numPr>
          <w:ilvl w:val="0"/>
          <w:numId w:val="28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Incubate at room temperature over the holiday</w:t>
      </w:r>
    </w:p>
    <w:p w14:paraId="3C3FB19C" w14:textId="5D0DB9A7" w:rsidR="007364AF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7"/>
        <w:gridCol w:w="5107"/>
      </w:tblGrid>
      <w:tr w:rsidR="00B004FE" w14:paraId="6D7DBE15" w14:textId="77777777" w:rsidTr="00B004FE">
        <w:tc>
          <w:tcPr>
            <w:tcW w:w="5107" w:type="dxa"/>
          </w:tcPr>
          <w:p w14:paraId="0DFD4977" w14:textId="77B85044" w:rsidR="00B004FE" w:rsidRPr="00B004FE" w:rsidRDefault="00B004FE" w:rsidP="007364AF">
            <w:pPr>
              <w:rPr>
                <w:rFonts w:eastAsia="Times New Roman" w:cstheme="minorHAnsi"/>
                <w:b/>
                <w:bCs/>
                <w:sz w:val="24"/>
                <w:szCs w:val="24"/>
              </w:rPr>
            </w:pPr>
            <w:r w:rsidRPr="00B004FE">
              <w:rPr>
                <w:rFonts w:eastAsia="Times New Roman" w:cstheme="minorHAnsi"/>
                <w:b/>
                <w:bCs/>
                <w:sz w:val="24"/>
                <w:szCs w:val="24"/>
              </w:rPr>
              <w:t>OD600</w:t>
            </w:r>
          </w:p>
        </w:tc>
        <w:tc>
          <w:tcPr>
            <w:tcW w:w="5107" w:type="dxa"/>
          </w:tcPr>
          <w:p w14:paraId="48F80251" w14:textId="400C60F4" w:rsidR="00B004FE" w:rsidRPr="00B004FE" w:rsidRDefault="00B004FE" w:rsidP="007364AF">
            <w:pPr>
              <w:rPr>
                <w:rFonts w:eastAsia="Times New Roman" w:cstheme="minorHAnsi"/>
                <w:b/>
                <w:bCs/>
                <w:sz w:val="24"/>
                <w:szCs w:val="24"/>
              </w:rPr>
            </w:pPr>
            <w:r w:rsidRPr="00B004FE">
              <w:rPr>
                <w:rFonts w:eastAsia="Times New Roman" w:cstheme="minorHAnsi"/>
                <w:b/>
                <w:bCs/>
                <w:sz w:val="24"/>
                <w:szCs w:val="24"/>
              </w:rPr>
              <w:t>OD600</w:t>
            </w:r>
          </w:p>
        </w:tc>
      </w:tr>
      <w:tr w:rsidR="00B004FE" w14:paraId="19FE5241" w14:textId="77777777" w:rsidTr="00B004FE">
        <w:tc>
          <w:tcPr>
            <w:tcW w:w="5107" w:type="dxa"/>
          </w:tcPr>
          <w:p w14:paraId="0BF2119C" w14:textId="318859F0" w:rsidR="00B004FE" w:rsidRPr="00B004FE" w:rsidRDefault="00B004FE" w:rsidP="007364AF">
            <w:pPr>
              <w:rPr>
                <w:rFonts w:eastAsia="Times New Roman" w:cstheme="minorHAnsi"/>
                <w:sz w:val="24"/>
                <w:szCs w:val="24"/>
              </w:rPr>
            </w:pPr>
            <w:r>
              <w:rPr>
                <w:rFonts w:eastAsia="Times New Roman" w:cstheme="minorHAnsi"/>
                <w:sz w:val="24"/>
                <w:szCs w:val="24"/>
              </w:rPr>
              <w:t>LVS pkr76</w:t>
            </w:r>
          </w:p>
        </w:tc>
        <w:tc>
          <w:tcPr>
            <w:tcW w:w="5107" w:type="dxa"/>
          </w:tcPr>
          <w:p w14:paraId="609A4963" w14:textId="79AD979A" w:rsidR="00B004FE" w:rsidRPr="00B004FE" w:rsidRDefault="00B004FE" w:rsidP="007364AF">
            <w:pPr>
              <w:rPr>
                <w:rFonts w:eastAsia="Times New Roman" w:cstheme="minorHAnsi"/>
                <w:sz w:val="24"/>
                <w:szCs w:val="24"/>
              </w:rPr>
            </w:pPr>
            <w:r>
              <w:rPr>
                <w:rFonts w:eastAsia="Times New Roman" w:cstheme="minorHAnsi"/>
                <w:sz w:val="24"/>
                <w:szCs w:val="24"/>
              </w:rPr>
              <w:t>0.199</w:t>
            </w:r>
          </w:p>
        </w:tc>
      </w:tr>
      <w:tr w:rsidR="00B004FE" w:rsidRPr="00B004FE" w14:paraId="2F565350" w14:textId="77777777" w:rsidTr="00B004FE">
        <w:tc>
          <w:tcPr>
            <w:tcW w:w="5107" w:type="dxa"/>
          </w:tcPr>
          <w:p w14:paraId="4CA641AF" w14:textId="46B18F3C" w:rsidR="00B004FE" w:rsidRPr="00B004FE" w:rsidRDefault="00B004FE" w:rsidP="007364AF">
            <w:pPr>
              <w:rPr>
                <w:rFonts w:eastAsia="Times New Roman" w:cstheme="minorHAnsi"/>
                <w:sz w:val="24"/>
                <w:szCs w:val="24"/>
              </w:rPr>
            </w:pPr>
            <w:proofErr w:type="spellStart"/>
            <w:r w:rsidRPr="00B004FE">
              <w:rPr>
                <w:rFonts w:eastAsia="Times New Roman" w:cstheme="minorHAnsi"/>
                <w:sz w:val="24"/>
                <w:szCs w:val="24"/>
              </w:rPr>
              <w:t>ΔpmrA</w:t>
            </w:r>
            <w:proofErr w:type="spellEnd"/>
            <w:r w:rsidRPr="00B004FE">
              <w:rPr>
                <w:rFonts w:eastAsia="Times New Roman" w:cstheme="minorHAnsi"/>
                <w:sz w:val="24"/>
                <w:szCs w:val="24"/>
              </w:rPr>
              <w:t xml:space="preserve"> pkr76</w:t>
            </w:r>
          </w:p>
        </w:tc>
        <w:tc>
          <w:tcPr>
            <w:tcW w:w="5107" w:type="dxa"/>
          </w:tcPr>
          <w:p w14:paraId="2132A7A6" w14:textId="2FA4528F" w:rsidR="00B004FE" w:rsidRPr="00B004FE" w:rsidRDefault="00B004FE" w:rsidP="007364AF">
            <w:pPr>
              <w:rPr>
                <w:rFonts w:eastAsia="Times New Roman" w:cstheme="minorHAnsi"/>
                <w:sz w:val="24"/>
                <w:szCs w:val="24"/>
              </w:rPr>
            </w:pPr>
            <w:r w:rsidRPr="00B004FE">
              <w:rPr>
                <w:rFonts w:eastAsia="Times New Roman" w:cstheme="minorHAnsi"/>
                <w:sz w:val="24"/>
                <w:szCs w:val="24"/>
              </w:rPr>
              <w:t>0.153</w:t>
            </w:r>
          </w:p>
        </w:tc>
      </w:tr>
    </w:tbl>
    <w:p w14:paraId="075C36B4" w14:textId="3DE3ACB0" w:rsidR="00B004FE" w:rsidRDefault="00B004FE" w:rsidP="007364AF">
      <w:pPr>
        <w:spacing w:after="0" w:line="240" w:lineRule="auto"/>
        <w:rPr>
          <w:rFonts w:eastAsia="Times New Roman" w:cstheme="minorHAnsi"/>
        </w:rPr>
      </w:pPr>
    </w:p>
    <w:p w14:paraId="6264C1FD" w14:textId="7E0237BB" w:rsidR="00B004FE" w:rsidRDefault="00B004FE" w:rsidP="007364AF">
      <w:pPr>
        <w:spacing w:after="0" w:line="240" w:lineRule="auto"/>
        <w:rPr>
          <w:rFonts w:eastAsia="Times New Roman" w:cstheme="minorHAnsi"/>
        </w:rPr>
      </w:pPr>
      <w:r>
        <w:rPr>
          <w:rFonts w:eastAsia="Times New Roman" w:cstheme="minorHAnsi"/>
        </w:rPr>
        <w:t>C1v1=c2v2</w:t>
      </w:r>
    </w:p>
    <w:p w14:paraId="71A65BD9" w14:textId="27EFC8C9" w:rsidR="00B004FE" w:rsidRDefault="00B004FE" w:rsidP="007364AF">
      <w:pPr>
        <w:spacing w:after="0" w:line="240" w:lineRule="auto"/>
        <w:rPr>
          <w:rFonts w:eastAsia="Times New Roman" w:cstheme="minorHAnsi"/>
        </w:rPr>
      </w:pPr>
      <w:r w:rsidRPr="00B004FE">
        <w:rPr>
          <w:rFonts w:eastAsia="Times New Roman" w:cstheme="minorHAnsi"/>
        </w:rPr>
        <w:t>LVS:</w:t>
      </w:r>
      <w:r>
        <w:rPr>
          <w:rFonts w:eastAsia="Times New Roman" w:cstheme="minorHAnsi"/>
        </w:rPr>
        <w:t xml:space="preserve"> (0.199 * 10) (X) = (0.05) (200) -&gt; X = 5 </w:t>
      </w:r>
      <w:proofErr w:type="spellStart"/>
      <w:r>
        <w:rPr>
          <w:rFonts w:eastAsia="Times New Roman" w:cstheme="minorHAnsi"/>
        </w:rPr>
        <w:t>uL</w:t>
      </w:r>
      <w:proofErr w:type="spellEnd"/>
    </w:p>
    <w:p w14:paraId="34F69C5D" w14:textId="3809E602" w:rsidR="00B004FE" w:rsidRDefault="00B004FE" w:rsidP="007364AF">
      <w:pPr>
        <w:spacing w:after="0" w:line="240" w:lineRule="auto"/>
        <w:rPr>
          <w:rFonts w:eastAsia="Times New Roman" w:cstheme="minorHAnsi"/>
        </w:rPr>
      </w:pPr>
      <w:proofErr w:type="spellStart"/>
      <w:r>
        <w:rPr>
          <w:rFonts w:eastAsia="Times New Roman" w:cstheme="minorHAnsi"/>
        </w:rPr>
        <w:t>ΔpmrA</w:t>
      </w:r>
      <w:proofErr w:type="spellEnd"/>
      <w:r>
        <w:rPr>
          <w:rFonts w:eastAsia="Times New Roman" w:cstheme="minorHAnsi"/>
        </w:rPr>
        <w:t xml:space="preserve">: (0.153 * 10) (X) = (0.5) (200) -&gt; X = 65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</w:t>
      </w:r>
    </w:p>
    <w:p w14:paraId="6EC99BC3" w14:textId="47697B28" w:rsidR="00B004FE" w:rsidRDefault="00B004FE" w:rsidP="007364AF">
      <w:pPr>
        <w:spacing w:after="0" w:line="240" w:lineRule="auto"/>
        <w:rPr>
          <w:rFonts w:eastAsia="Times New Roman" w:cstheme="minorHAnsi"/>
        </w:rPr>
      </w:pPr>
    </w:p>
    <w:p w14:paraId="34A675FD" w14:textId="246CD411" w:rsidR="00B004FE" w:rsidRDefault="00B004FE" w:rsidP="007364AF">
      <w:pPr>
        <w:spacing w:after="0" w:line="240" w:lineRule="auto"/>
        <w:rPr>
          <w:rFonts w:eastAsia="Times New Roman" w:cstheme="minorHAnsi"/>
        </w:rPr>
      </w:pPr>
      <w:r>
        <w:rPr>
          <w:rFonts w:eastAsia="Times New Roman" w:cstheme="minorHAnsi"/>
        </w:rPr>
        <w:t xml:space="preserve">Dilute LVS further -&gt; 450+50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for 1:10, then use 50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instead of 5 </w:t>
      </w:r>
      <w:proofErr w:type="spellStart"/>
      <w:r>
        <w:rPr>
          <w:rFonts w:eastAsia="Times New Roman" w:cstheme="minorHAnsi"/>
        </w:rPr>
        <w:t>uL</w:t>
      </w:r>
      <w:proofErr w:type="spellEnd"/>
    </w:p>
    <w:p w14:paraId="7E10636B" w14:textId="55C2F881" w:rsidR="00B004FE" w:rsidRDefault="00B004FE" w:rsidP="007364AF">
      <w:pPr>
        <w:spacing w:after="0" w:line="240" w:lineRule="auto"/>
        <w:rPr>
          <w:rFonts w:eastAsia="Times New Roman" w:cstheme="minorHAnsi"/>
        </w:rPr>
      </w:pPr>
    </w:p>
    <w:p w14:paraId="33C457C9" w14:textId="727DF2A8" w:rsidR="00B004FE" w:rsidRPr="00E9178B" w:rsidRDefault="00B004FE" w:rsidP="007364AF">
      <w:pPr>
        <w:spacing w:after="0" w:line="240" w:lineRule="auto"/>
        <w:rPr>
          <w:rFonts w:eastAsia="Times New Roman" w:cstheme="minorHAnsi"/>
        </w:rPr>
      </w:pPr>
      <w:r>
        <w:rPr>
          <w:rFonts w:eastAsia="Times New Roman" w:cstheme="minorHAnsi"/>
        </w:rPr>
        <w:t xml:space="preserve">65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</w:t>
      </w:r>
      <w:proofErr w:type="spellStart"/>
      <w:r>
        <w:rPr>
          <w:rFonts w:eastAsia="Times New Roman" w:cstheme="minorHAnsi"/>
        </w:rPr>
        <w:t>ΔpmrA</w:t>
      </w:r>
      <w:proofErr w:type="spellEnd"/>
      <w:r>
        <w:rPr>
          <w:rFonts w:eastAsia="Times New Roman" w:cstheme="minorHAnsi"/>
        </w:rPr>
        <w:t xml:space="preserve"> + 50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LVS + 85 </w:t>
      </w:r>
      <w:proofErr w:type="spellStart"/>
      <w:r>
        <w:rPr>
          <w:rFonts w:eastAsia="Times New Roman" w:cstheme="minorHAnsi"/>
        </w:rPr>
        <w:t>uL</w:t>
      </w:r>
      <w:proofErr w:type="spellEnd"/>
      <w:r>
        <w:rPr>
          <w:rFonts w:eastAsia="Times New Roman" w:cstheme="minorHAnsi"/>
        </w:rPr>
        <w:t xml:space="preserve"> MHB =200, take 20uL and plate</w:t>
      </w:r>
    </w:p>
    <w:p w14:paraId="728D778C" w14:textId="0A221CB3" w:rsidR="007364AF" w:rsidRPr="00E9178B" w:rsidRDefault="007364AF" w:rsidP="007364AF">
      <w:pPr>
        <w:pStyle w:val="Heading2"/>
        <w:rPr>
          <w:rFonts w:ascii="Times New Roman" w:eastAsia="Times New Roman" w:hAnsi="Times New Roman" w:cs="Times New Roman"/>
          <w:szCs w:val="24"/>
        </w:rPr>
      </w:pPr>
      <w:bookmarkStart w:id="55" w:name="_Toc57824370"/>
      <w:r w:rsidRPr="00B004FE">
        <w:rPr>
          <w:rFonts w:asciiTheme="minorHAnsi" w:eastAsia="Times New Roman" w:hAnsiTheme="minorHAnsi" w:cstheme="minorHAnsi"/>
        </w:rPr>
        <w:t>Question 2. How efficient</w:t>
      </w:r>
      <w:r w:rsidRPr="00E9178B">
        <w:rPr>
          <w:rFonts w:eastAsia="Times New Roman"/>
        </w:rPr>
        <w:t xml:space="preserve"> is the transformation with pSD26?</w:t>
      </w:r>
      <w:bookmarkEnd w:id="55"/>
      <w:r>
        <w:rPr>
          <w:rFonts w:eastAsia="Times New Roman"/>
        </w:rPr>
        <w:t xml:space="preserve"> </w:t>
      </w:r>
    </w:p>
    <w:p w14:paraId="383039CF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9178B">
        <w:rPr>
          <w:rFonts w:ascii="Arial" w:eastAsia="Times New Roman" w:hAnsi="Arial" w:cs="Arial"/>
          <w:color w:val="000000"/>
        </w:rPr>
        <w:t>To answer this question: </w:t>
      </w:r>
    </w:p>
    <w:p w14:paraId="2D268F18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Perform another transformation of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-lacZ with 1 ug (5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of 200 ng/ul) pSD26 and (-) DNA control</w:t>
      </w:r>
    </w:p>
    <w:p w14:paraId="3B4C5DD7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Plate (-) DNA control on CHA-Kan plate (entire reaction)</w:t>
      </w:r>
    </w:p>
    <w:p w14:paraId="7BB8DDF0" w14:textId="5298D862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 xml:space="preserve">Plate 50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and 50</w:t>
      </w:r>
      <w:r w:rsidR="00444AFE">
        <w:rPr>
          <w:rFonts w:ascii="Arial" w:eastAsia="Times New Roman" w:hAnsi="Arial" w:cs="Arial"/>
          <w:strike/>
          <w:color w:val="000000"/>
        </w:rPr>
        <w:t>0</w:t>
      </w:r>
      <w:r w:rsidRPr="00E9178B">
        <w:rPr>
          <w:rFonts w:ascii="Arial" w:eastAsia="Times New Roman" w:hAnsi="Arial" w:cs="Arial"/>
          <w:strike/>
          <w:color w:val="000000"/>
        </w:rPr>
        <w:t xml:space="preserve">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of a 1:10 dilution of the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pSD26 transformation on CHA-Kan plate </w:t>
      </w:r>
    </w:p>
    <w:p w14:paraId="7E274269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Plate the remainder of the ∆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mrA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 LVS pF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PpriM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lacZ pSD26 reaction on the CHA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Xga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-Kan (7 plates total): 2 x 20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, 2 x 100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 xml:space="preserve">, 2 x 500 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u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, remaining</w:t>
      </w:r>
    </w:p>
    <w:p w14:paraId="432BAAA8" w14:textId="77777777" w:rsidR="007364AF" w:rsidRPr="00E9178B" w:rsidRDefault="007364AF" w:rsidP="007364AF">
      <w:pPr>
        <w:numPr>
          <w:ilvl w:val="0"/>
          <w:numId w:val="29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Incubate at room temperature over the holiday</w:t>
      </w:r>
    </w:p>
    <w:p w14:paraId="7D3EDA40" w14:textId="77777777" w:rsidR="007364AF" w:rsidRPr="00E9178B" w:rsidRDefault="007364AF" w:rsidP="007364AF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F47C6AD" w14:textId="77777777" w:rsidR="007364AF" w:rsidRPr="00E9178B" w:rsidRDefault="007364AF" w:rsidP="007364AF">
      <w:pPr>
        <w:pStyle w:val="Heading2"/>
        <w:rPr>
          <w:rFonts w:ascii="Times New Roman" w:eastAsia="Times New Roman" w:hAnsi="Times New Roman" w:cs="Times New Roman"/>
          <w:szCs w:val="24"/>
        </w:rPr>
      </w:pPr>
      <w:bookmarkStart w:id="56" w:name="_Toc57824371"/>
      <w:r w:rsidRPr="00E9178B">
        <w:rPr>
          <w:rFonts w:eastAsia="Times New Roman"/>
        </w:rPr>
        <w:t xml:space="preserve">Question 3: </w:t>
      </w:r>
      <w:proofErr w:type="gramStart"/>
      <w:r w:rsidRPr="00E9178B">
        <w:rPr>
          <w:rFonts w:eastAsia="Times New Roman"/>
        </w:rPr>
        <w:t>What’s</w:t>
      </w:r>
      <w:proofErr w:type="gramEnd"/>
      <w:r w:rsidRPr="00E9178B">
        <w:rPr>
          <w:rFonts w:eastAsia="Times New Roman"/>
        </w:rPr>
        <w:t xml:space="preserve"> up with the LVS pF-</w:t>
      </w:r>
      <w:proofErr w:type="spellStart"/>
      <w:r w:rsidRPr="00E9178B">
        <w:rPr>
          <w:rFonts w:eastAsia="Times New Roman"/>
        </w:rPr>
        <w:t>PpriM</w:t>
      </w:r>
      <w:proofErr w:type="spellEnd"/>
      <w:r w:rsidRPr="00E9178B">
        <w:rPr>
          <w:rFonts w:eastAsia="Times New Roman"/>
        </w:rPr>
        <w:t>-lacZ pSD26 colony with a tiny bit of blue?</w:t>
      </w:r>
      <w:bookmarkEnd w:id="56"/>
    </w:p>
    <w:p w14:paraId="2F9DDDC0" w14:textId="77777777" w:rsidR="007364AF" w:rsidRPr="00E9178B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Streak out onto CHA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Xgal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</w:t>
      </w:r>
      <w:proofErr w:type="spellStart"/>
      <w:r w:rsidRPr="00E9178B">
        <w:rPr>
          <w:rFonts w:ascii="Arial" w:eastAsia="Times New Roman" w:hAnsi="Arial" w:cs="Arial"/>
          <w:strike/>
          <w:color w:val="000000"/>
        </w:rPr>
        <w:t>nat</w:t>
      </w:r>
      <w:proofErr w:type="spellEnd"/>
      <w:r w:rsidRPr="00E9178B">
        <w:rPr>
          <w:rFonts w:ascii="Arial" w:eastAsia="Times New Roman" w:hAnsi="Arial" w:cs="Arial"/>
          <w:strike/>
          <w:color w:val="000000"/>
        </w:rPr>
        <w:t>-Kan plate</w:t>
      </w:r>
    </w:p>
    <w:p w14:paraId="5650CED0" w14:textId="77777777" w:rsidR="007364AF" w:rsidRPr="00E9178B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strike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t>37°C until Monday</w:t>
      </w:r>
    </w:p>
    <w:p w14:paraId="751AE703" w14:textId="62257A87" w:rsidR="007364AF" w:rsidRDefault="007364AF" w:rsidP="007364AF">
      <w:pPr>
        <w:numPr>
          <w:ilvl w:val="0"/>
          <w:numId w:val="30"/>
        </w:numPr>
        <w:spacing w:after="0" w:line="240" w:lineRule="auto"/>
        <w:jc w:val="left"/>
        <w:textAlignment w:val="baseline"/>
        <w:rPr>
          <w:rFonts w:ascii="Arial" w:eastAsia="Times New Roman" w:hAnsi="Arial" w:cs="Arial"/>
          <w:color w:val="000000"/>
        </w:rPr>
      </w:pPr>
      <w:r w:rsidRPr="00E9178B">
        <w:rPr>
          <w:rFonts w:ascii="Arial" w:eastAsia="Times New Roman" w:hAnsi="Arial" w:cs="Arial"/>
          <w:strike/>
          <w:color w:val="000000"/>
        </w:rPr>
        <w:lastRenderedPageBreak/>
        <w:t>Observe phenotype</w:t>
      </w:r>
    </w:p>
    <w:p w14:paraId="583267F8" w14:textId="20CB7215" w:rsidR="00EB5161" w:rsidRDefault="00EB5161" w:rsidP="00EB5161">
      <w:pPr>
        <w:spacing w:after="0" w:line="240" w:lineRule="auto"/>
        <w:ind w:left="720"/>
        <w:jc w:val="left"/>
        <w:textAlignment w:val="baseline"/>
        <w:rPr>
          <w:rFonts w:ascii="Arial" w:eastAsia="Times New Roman" w:hAnsi="Arial" w:cs="Arial"/>
          <w:color w:val="000000"/>
        </w:rPr>
      </w:pPr>
    </w:p>
    <w:p w14:paraId="6D9AE477" w14:textId="77777777" w:rsidR="001854B5" w:rsidRDefault="00051099" w:rsidP="001854B5">
      <w:pPr>
        <w:keepNext/>
        <w:spacing w:after="0" w:line="240" w:lineRule="auto"/>
        <w:ind w:left="720"/>
        <w:jc w:val="left"/>
        <w:textAlignment w:val="baseline"/>
      </w:pPr>
      <w:r>
        <w:rPr>
          <w:rFonts w:ascii="Arial" w:eastAsia="Times New Roman" w:hAnsi="Arial" w:cs="Arial"/>
          <w:noProof/>
          <w:color w:val="000000"/>
        </w:rPr>
        <w:drawing>
          <wp:inline distT="0" distB="0" distL="0" distR="0" wp14:anchorId="3BFE7A81" wp14:editId="4F870C65">
            <wp:extent cx="3817618" cy="4587368"/>
            <wp:effectExtent l="0" t="4127" r="7937" b="7938"/>
            <wp:docPr id="231" name="Picture 231" descr="A picture containing sitting, cup, table, foo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1" name="Picture 231" descr="A picture containing sitting, cup, table, food&#10;&#10;Description automatically generated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23" r="17561"/>
                    <a:stretch/>
                  </pic:blipFill>
                  <pic:spPr bwMode="auto">
                    <a:xfrm rot="5400000">
                      <a:off x="0" y="0"/>
                      <a:ext cx="3821165" cy="45916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E45311" w14:textId="0749B378" w:rsidR="00EB5161" w:rsidRPr="00E9178B" w:rsidRDefault="001854B5" w:rsidP="001854B5">
      <w:pPr>
        <w:pStyle w:val="Heading2"/>
        <w:rPr>
          <w:rFonts w:ascii="Arial" w:eastAsia="Times New Roman" w:hAnsi="Arial" w:cs="Arial"/>
          <w:color w:val="000000"/>
        </w:rPr>
      </w:pPr>
      <w:bookmarkStart w:id="57" w:name="_Toc57824372"/>
      <w:r>
        <w:t xml:space="preserve">Figure </w:t>
      </w:r>
      <w:fldSimple w:instr=" SEQ Figure \* ARABIC ">
        <w:r w:rsidR="00EE3ABD">
          <w:rPr>
            <w:noProof/>
          </w:rPr>
          <w:t>12</w:t>
        </w:r>
      </w:fldSimple>
      <w:r>
        <w:t>. Picture of plate made from LVS with blue dot in colony. Light blue in areas</w:t>
      </w:r>
      <w:bookmarkEnd w:id="57"/>
    </w:p>
    <w:p w14:paraId="79FA3FCE" w14:textId="3F865627" w:rsidR="007364AF" w:rsidRDefault="007364AF" w:rsidP="002D376C"/>
    <w:p w14:paraId="5757A26E" w14:textId="10411FD6" w:rsidR="00444AFE" w:rsidRPr="00B00D2A" w:rsidRDefault="00444AFE" w:rsidP="00444AFE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Tues</w:t>
      </w:r>
      <w:r w:rsidRPr="00B00D2A">
        <w:rPr>
          <w:b/>
          <w:bCs/>
          <w:sz w:val="28"/>
          <w:szCs w:val="28"/>
        </w:rPr>
        <w:t xml:space="preserve">day, </w:t>
      </w:r>
      <w:r>
        <w:rPr>
          <w:b/>
          <w:bCs/>
          <w:sz w:val="28"/>
          <w:szCs w:val="28"/>
        </w:rPr>
        <w:t>Decem</w:t>
      </w:r>
      <w:r w:rsidRPr="00B00D2A">
        <w:rPr>
          <w:b/>
          <w:bCs/>
          <w:sz w:val="28"/>
          <w:szCs w:val="28"/>
        </w:rPr>
        <w:t xml:space="preserve">ber </w:t>
      </w:r>
      <w:r>
        <w:rPr>
          <w:b/>
          <w:bCs/>
          <w:sz w:val="28"/>
          <w:szCs w:val="28"/>
        </w:rPr>
        <w:t>1</w:t>
      </w:r>
      <w:r w:rsidRPr="00B00D2A">
        <w:rPr>
          <w:b/>
          <w:bCs/>
          <w:sz w:val="28"/>
          <w:szCs w:val="28"/>
        </w:rPr>
        <w:t>, 2020</w:t>
      </w:r>
    </w:p>
    <w:p w14:paraId="163C6DCC" w14:textId="4483CE43" w:rsidR="00444AFE" w:rsidRDefault="00444AFE" w:rsidP="00444AFE">
      <w:pPr>
        <w:rPr>
          <w:b/>
          <w:u w:val="single"/>
        </w:rPr>
      </w:pPr>
      <w:r w:rsidRPr="0080672F">
        <w:rPr>
          <w:b/>
          <w:u w:val="single"/>
        </w:rPr>
        <w:t>Results and Data:</w:t>
      </w:r>
    </w:p>
    <w:p w14:paraId="261CB962" w14:textId="77777777" w:rsidR="00444AFE" w:rsidRPr="00E9178B" w:rsidRDefault="00444AFE" w:rsidP="00444AFE">
      <w:pPr>
        <w:pStyle w:val="Heading2"/>
        <w:rPr>
          <w:rFonts w:ascii="Times New Roman" w:eastAsia="Times New Roman" w:hAnsi="Times New Roman" w:cs="Times New Roman"/>
          <w:szCs w:val="24"/>
        </w:rPr>
      </w:pPr>
      <w:bookmarkStart w:id="58" w:name="_Toc57824373"/>
      <w:r w:rsidRPr="00E9178B">
        <w:rPr>
          <w:rFonts w:eastAsia="Times New Roman"/>
        </w:rPr>
        <w:t>Question 1. Can cells not producing lots of beta-galactosidase survive next to cells producing beta-galactosidase on plates with X-gal?</w:t>
      </w:r>
      <w:bookmarkEnd w:id="58"/>
    </w:p>
    <w:p w14:paraId="0F8CC2E0" w14:textId="202B1577" w:rsidR="00444AFE" w:rsidRDefault="00444AFE" w:rsidP="00444AFE">
      <w:pPr>
        <w:rPr>
          <w:bCs/>
        </w:rPr>
      </w:pPr>
      <w:r>
        <w:rPr>
          <w:bCs/>
        </w:rPr>
        <w:tab/>
        <w:t xml:space="preserve">Cells not producing lots of lacZ can still survive on </w:t>
      </w:r>
      <w:proofErr w:type="spellStart"/>
      <w:r>
        <w:rPr>
          <w:bCs/>
        </w:rPr>
        <w:t>xgal</w:t>
      </w:r>
      <w:proofErr w:type="spellEnd"/>
      <w:r>
        <w:rPr>
          <w:bCs/>
        </w:rPr>
        <w:t xml:space="preserve"> plate despite the presence of cells with high </w:t>
      </w:r>
      <w:proofErr w:type="spellStart"/>
      <w:r>
        <w:rPr>
          <w:bCs/>
        </w:rPr>
        <w:t>lacz</w:t>
      </w:r>
      <w:proofErr w:type="spellEnd"/>
      <w:r>
        <w:rPr>
          <w:bCs/>
        </w:rPr>
        <w:t xml:space="preserve"> production.</w:t>
      </w:r>
    </w:p>
    <w:p w14:paraId="40B74DE5" w14:textId="77777777" w:rsidR="00EE3ABD" w:rsidRDefault="00EE3ABD" w:rsidP="00EE3ABD">
      <w:pPr>
        <w:keepNext/>
      </w:pPr>
      <w:r>
        <w:rPr>
          <w:bCs/>
          <w:noProof/>
        </w:rPr>
        <w:lastRenderedPageBreak/>
        <w:drawing>
          <wp:inline distT="0" distB="0" distL="0" distR="0" wp14:anchorId="394BA34C" wp14:editId="41818B44">
            <wp:extent cx="6492240" cy="3557905"/>
            <wp:effectExtent l="0" t="0" r="3810" b="4445"/>
            <wp:docPr id="10" name="Picture 10" descr="A picture containing cup, coffee, te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 picture containing cup, coffee, tea&#10;&#10;Description automatically generated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3557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32C54" w14:textId="1AE81165" w:rsidR="00EE3ABD" w:rsidRPr="00444AFE" w:rsidRDefault="00EE3ABD" w:rsidP="00EE3ABD">
      <w:pPr>
        <w:pStyle w:val="Heading2"/>
      </w:pPr>
      <w:bookmarkStart w:id="59" w:name="_Toc57824374"/>
      <w:r>
        <w:t xml:space="preserve">Figure </w:t>
      </w:r>
      <w:fldSimple w:instr=" SEQ Figure \* ARABIC ">
        <w:r>
          <w:rPr>
            <w:noProof/>
          </w:rPr>
          <w:t>13</w:t>
        </w:r>
      </w:fldSimple>
      <w:r>
        <w:t xml:space="preserve">. Cells with less </w:t>
      </w:r>
      <w:proofErr w:type="spellStart"/>
      <w:r>
        <w:t>lacz</w:t>
      </w:r>
      <w:proofErr w:type="spellEnd"/>
      <w:r>
        <w:t xml:space="preserve"> can survive next to those with lots. LVS and </w:t>
      </w:r>
      <w:proofErr w:type="spellStart"/>
      <w:r>
        <w:t>dpmrA</w:t>
      </w:r>
      <w:proofErr w:type="spellEnd"/>
      <w:r>
        <w:t xml:space="preserve"> mix on CHA (left) and CHA </w:t>
      </w:r>
      <w:proofErr w:type="spellStart"/>
      <w:r>
        <w:t>nat</w:t>
      </w:r>
      <w:proofErr w:type="spellEnd"/>
      <w:r>
        <w:t xml:space="preserve"> </w:t>
      </w:r>
      <w:proofErr w:type="spellStart"/>
      <w:r>
        <w:t>xgal</w:t>
      </w:r>
      <w:proofErr w:type="spellEnd"/>
      <w:r>
        <w:t xml:space="preserve"> (right)</w:t>
      </w:r>
      <w:bookmarkEnd w:id="59"/>
    </w:p>
    <w:p w14:paraId="4B8DEBF5" w14:textId="77777777" w:rsidR="00444AFE" w:rsidRPr="00E9178B" w:rsidRDefault="00444AFE" w:rsidP="00444AFE">
      <w:pPr>
        <w:pStyle w:val="Heading2"/>
        <w:rPr>
          <w:rFonts w:ascii="Times New Roman" w:eastAsia="Times New Roman" w:hAnsi="Times New Roman" w:cs="Times New Roman"/>
          <w:szCs w:val="24"/>
        </w:rPr>
      </w:pPr>
      <w:bookmarkStart w:id="60" w:name="_Toc57824375"/>
      <w:r w:rsidRPr="00B004FE">
        <w:rPr>
          <w:rFonts w:asciiTheme="minorHAnsi" w:eastAsia="Times New Roman" w:hAnsiTheme="minorHAnsi" w:cstheme="minorHAnsi"/>
        </w:rPr>
        <w:t>Question 2. How efficient</w:t>
      </w:r>
      <w:r w:rsidRPr="00E9178B">
        <w:rPr>
          <w:rFonts w:eastAsia="Times New Roman"/>
        </w:rPr>
        <w:t xml:space="preserve"> is the transformation with pSD26?</w:t>
      </w:r>
      <w:bookmarkEnd w:id="60"/>
      <w:r>
        <w:rPr>
          <w:rFonts w:eastAsia="Times New Roman"/>
        </w:rPr>
        <w:t xml:space="preserve"> </w:t>
      </w:r>
    </w:p>
    <w:p w14:paraId="1FA3EE83" w14:textId="5D015026" w:rsidR="007364AF" w:rsidRDefault="00444AFE" w:rsidP="00444AFE">
      <w:pPr>
        <w:spacing w:after="0" w:line="240" w:lineRule="auto"/>
      </w:pPr>
      <w:r>
        <w:tab/>
        <w:t>50uL plate, no cells</w:t>
      </w:r>
    </w:p>
    <w:p w14:paraId="166C9E1F" w14:textId="4D98E9DB" w:rsidR="00444AFE" w:rsidRPr="00444AFE" w:rsidRDefault="00444AFE" w:rsidP="00444AFE">
      <w:pPr>
        <w:spacing w:after="0" w:line="240" w:lineRule="auto"/>
        <w:rPr>
          <w:b/>
          <w:bCs/>
        </w:rPr>
      </w:pPr>
      <w:r>
        <w:tab/>
      </w:r>
      <w:r w:rsidRPr="00444AFE">
        <w:rPr>
          <w:b/>
          <w:bCs/>
        </w:rPr>
        <w:t>500uL plate, 1</w:t>
      </w:r>
      <w:r w:rsidR="004C4F16">
        <w:rPr>
          <w:b/>
          <w:bCs/>
        </w:rPr>
        <w:t>3</w:t>
      </w:r>
      <w:r w:rsidRPr="00444AFE">
        <w:rPr>
          <w:b/>
          <w:bCs/>
        </w:rPr>
        <w:t xml:space="preserve"> colonies</w:t>
      </w:r>
    </w:p>
    <w:p w14:paraId="4B1DC365" w14:textId="01DB4C24" w:rsidR="00444AFE" w:rsidRDefault="00444AFE" w:rsidP="00444AFE">
      <w:pPr>
        <w:spacing w:after="0" w:line="240" w:lineRule="auto"/>
      </w:pPr>
    </w:p>
    <w:p w14:paraId="5504C1BE" w14:textId="3FFA4468" w:rsidR="00444AFE" w:rsidRDefault="00444AFE" w:rsidP="00444AFE">
      <w:pPr>
        <w:spacing w:after="0" w:line="240" w:lineRule="auto"/>
      </w:pPr>
      <w:r>
        <w:t xml:space="preserve">TE= 11 </w:t>
      </w:r>
      <w:proofErr w:type="spellStart"/>
      <w:r>
        <w:t>colonies</w:t>
      </w:r>
      <w:r w:rsidR="004C4F16">
        <w:t>x</w:t>
      </w:r>
      <w:proofErr w:type="spellEnd"/>
      <w:r w:rsidR="004C4F16">
        <w:t xml:space="preserve"> 80</w:t>
      </w:r>
      <w:r>
        <w:t>/</w:t>
      </w:r>
      <w:r w:rsidR="00312580">
        <w:t xml:space="preserve"> (1ug</w:t>
      </w:r>
      <w:r w:rsidR="004C4F16">
        <w:t xml:space="preserve">) = 1040 </w:t>
      </w:r>
      <w:proofErr w:type="spellStart"/>
      <w:r w:rsidR="004C4F16">
        <w:t>cfu</w:t>
      </w:r>
      <w:proofErr w:type="spellEnd"/>
      <w:r w:rsidR="004C4F16">
        <w:t>/ug</w:t>
      </w:r>
    </w:p>
    <w:p w14:paraId="0ACFC949" w14:textId="77777777" w:rsidR="00444AFE" w:rsidRDefault="00444AFE" w:rsidP="00444AFE">
      <w:pPr>
        <w:spacing w:after="0" w:line="240" w:lineRule="auto"/>
      </w:pPr>
    </w:p>
    <w:p w14:paraId="1797A78B" w14:textId="77777777" w:rsidR="00444AFE" w:rsidRDefault="00444AFE" w:rsidP="00444AFE">
      <w:pPr>
        <w:spacing w:after="0" w:line="240" w:lineRule="auto"/>
      </w:pPr>
      <w:r>
        <w:t>Transformation efficiency (TE) equation:</w:t>
      </w:r>
    </w:p>
    <w:p w14:paraId="3003396B" w14:textId="61ED95B9" w:rsidR="00444AFE" w:rsidRDefault="00444AFE" w:rsidP="00444AFE">
      <w:pPr>
        <w:spacing w:after="0" w:line="240" w:lineRule="auto"/>
      </w:pPr>
      <w:r>
        <w:t>TE = Colonies/µg/Dilution</w:t>
      </w:r>
    </w:p>
    <w:p w14:paraId="7295B218" w14:textId="77777777" w:rsidR="00312580" w:rsidRDefault="00312580" w:rsidP="00444AFE">
      <w:pPr>
        <w:spacing w:after="0" w:line="240" w:lineRule="auto"/>
      </w:pPr>
    </w:p>
    <w:p w14:paraId="06BE8103" w14:textId="6A21CB5C" w:rsidR="00444AFE" w:rsidRDefault="00444AFE" w:rsidP="00444AFE">
      <w:pPr>
        <w:spacing w:after="0" w:line="240" w:lineRule="auto"/>
      </w:pPr>
      <w:r>
        <w:t>Colonies = the number of colonies counted on the plate</w:t>
      </w:r>
      <w:r w:rsidR="00312580">
        <w:t>, 1</w:t>
      </w:r>
      <w:r w:rsidR="004C4F16">
        <w:t>3</w:t>
      </w:r>
    </w:p>
    <w:p w14:paraId="5567F9F9" w14:textId="60195282" w:rsidR="00444AFE" w:rsidRDefault="00444AFE" w:rsidP="00444AFE">
      <w:pPr>
        <w:spacing w:after="0" w:line="240" w:lineRule="auto"/>
      </w:pPr>
      <w:r>
        <w:t>µg = the amount of DNA transformed expressed in µg</w:t>
      </w:r>
      <w:r w:rsidR="00312580">
        <w:t>, 0.2ug/</w:t>
      </w:r>
      <w:proofErr w:type="spellStart"/>
      <w:r w:rsidR="00312580">
        <w:t>uL</w:t>
      </w:r>
      <w:proofErr w:type="spellEnd"/>
      <w:r w:rsidR="00312580">
        <w:t xml:space="preserve"> in 5uL total = 1ug</w:t>
      </w:r>
    </w:p>
    <w:p w14:paraId="2C3AB718" w14:textId="4FC08A8B" w:rsidR="00444AFE" w:rsidRDefault="00444AFE" w:rsidP="00444AFE">
      <w:pPr>
        <w:spacing w:after="0" w:line="240" w:lineRule="auto"/>
      </w:pPr>
      <w:r>
        <w:t>Dilution = the total dilution of the DNA before plating</w:t>
      </w:r>
      <w:r w:rsidR="00312580">
        <w:t>, (</w:t>
      </w:r>
      <w:r w:rsidR="004C4F16">
        <w:t>50/4000</w:t>
      </w:r>
      <w:r w:rsidR="00312580">
        <w:t>)</w:t>
      </w:r>
      <w:r w:rsidR="004C4F16">
        <w:t xml:space="preserve"> -&gt; (4000/50 =x80)</w:t>
      </w:r>
    </w:p>
    <w:p w14:paraId="0AD827CA" w14:textId="217B323F" w:rsidR="00444AFE" w:rsidRDefault="00444AFE" w:rsidP="00444AFE">
      <w:pPr>
        <w:spacing w:after="0" w:line="240" w:lineRule="auto"/>
      </w:pPr>
    </w:p>
    <w:p w14:paraId="20C95658" w14:textId="77777777" w:rsidR="001F62ED" w:rsidRDefault="001F62ED" w:rsidP="001F62ED">
      <w:pPr>
        <w:pStyle w:val="Heading1"/>
      </w:pPr>
      <w:bookmarkStart w:id="61" w:name="_Toc57824376"/>
      <w:r>
        <w:t>Bibliography</w:t>
      </w:r>
      <w:bookmarkEnd w:id="61"/>
    </w:p>
    <w:p w14:paraId="67022C75" w14:textId="77777777" w:rsidR="006A3D04" w:rsidRDefault="006A3D04" w:rsidP="006A3D04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49AEC74F" w14:textId="52899ADB" w:rsidR="00206499" w:rsidRPr="00206499" w:rsidRDefault="006A3D04" w:rsidP="0020649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06499" w:rsidRPr="00206499">
        <w:rPr>
          <w:rFonts w:ascii="Arial" w:hAnsi="Arial" w:cs="Arial"/>
          <w:noProof/>
        </w:rPr>
        <w:t xml:space="preserve">Ramsey, K. M. and Dove, S. L. (2016) ‘ A response regulator promotes Francisella tularensis intramacrophage growth by repressing an anti-virulence factor ’, </w:t>
      </w:r>
      <w:r w:rsidR="00206499" w:rsidRPr="00206499">
        <w:rPr>
          <w:rFonts w:ascii="Arial" w:hAnsi="Arial" w:cs="Arial"/>
          <w:i/>
          <w:iCs/>
          <w:noProof/>
        </w:rPr>
        <w:t>Molecular Microbiology</w:t>
      </w:r>
      <w:r w:rsidR="00206499" w:rsidRPr="00206499">
        <w:rPr>
          <w:rFonts w:ascii="Arial" w:hAnsi="Arial" w:cs="Arial"/>
          <w:noProof/>
        </w:rPr>
        <w:t>. doi: 10.1111/mmi.13418.</w:t>
      </w:r>
    </w:p>
    <w:p w14:paraId="512100A2" w14:textId="77777777" w:rsidR="001F62ED" w:rsidRPr="001F62ED" w:rsidRDefault="006A3D04" w:rsidP="00206499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fldChar w:fldCharType="end"/>
      </w:r>
    </w:p>
    <w:sectPr w:rsidR="001F62ED" w:rsidRPr="001F62ED" w:rsidSect="00FF5446">
      <w:headerReference w:type="default" r:id="rId30"/>
      <w:pgSz w:w="12240" w:h="15840"/>
      <w:pgMar w:top="1440" w:right="1008" w:bottom="1440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CA6E9D" w14:textId="77777777" w:rsidR="003313AA" w:rsidRDefault="003313AA" w:rsidP="007B216F">
      <w:pPr>
        <w:spacing w:after="0" w:line="240" w:lineRule="auto"/>
      </w:pPr>
      <w:r>
        <w:separator/>
      </w:r>
    </w:p>
  </w:endnote>
  <w:endnote w:type="continuationSeparator" w:id="0">
    <w:p w14:paraId="3F2AFF4F" w14:textId="77777777" w:rsidR="003313AA" w:rsidRDefault="003313AA" w:rsidP="007B21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76C70F" w14:textId="77777777" w:rsidR="003313AA" w:rsidRDefault="003313AA" w:rsidP="007B216F">
      <w:pPr>
        <w:spacing w:after="0" w:line="240" w:lineRule="auto"/>
      </w:pPr>
      <w:r>
        <w:separator/>
      </w:r>
    </w:p>
  </w:footnote>
  <w:footnote w:type="continuationSeparator" w:id="0">
    <w:p w14:paraId="0BCB46D9" w14:textId="77777777" w:rsidR="003313AA" w:rsidRDefault="003313AA" w:rsidP="007B216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color w:val="7F7F7F" w:themeColor="background1" w:themeShade="7F"/>
        <w:spacing w:val="60"/>
      </w:rPr>
      <w:id w:val="598884811"/>
      <w:docPartObj>
        <w:docPartGallery w:val="Page Numbers (Top of Page)"/>
        <w:docPartUnique/>
      </w:docPartObj>
    </w:sdtPr>
    <w:sdtEndPr>
      <w:rPr>
        <w:color w:val="auto"/>
        <w:spacing w:val="0"/>
      </w:rPr>
    </w:sdtEndPr>
    <w:sdtContent>
      <w:p w14:paraId="415D4BAB" w14:textId="78035DF2" w:rsidR="009D66F4" w:rsidRDefault="009D66F4" w:rsidP="00FF5446">
        <w:pPr>
          <w:pStyle w:val="Header"/>
          <w:pBdr>
            <w:bottom w:val="single" w:sz="4" w:space="1" w:color="D9D9D9" w:themeColor="background1" w:themeShade="D9"/>
          </w:pBdr>
          <w:tabs>
            <w:tab w:val="clear" w:pos="9360"/>
            <w:tab w:val="left" w:pos="1410"/>
            <w:tab w:val="right" w:pos="9090"/>
            <w:tab w:val="right" w:pos="10080"/>
          </w:tabs>
          <w:rPr>
            <w:b/>
          </w:rPr>
        </w:pPr>
        <w:r>
          <w:rPr>
            <w:color w:val="7F7F7F" w:themeColor="background1" w:themeShade="7F"/>
            <w:spacing w:val="60"/>
          </w:rPr>
          <w:t>Michelle Gregoire – Ramsey Lab Notebook</w:t>
        </w:r>
        <w:r>
          <w:rPr>
            <w:color w:val="7F7F7F" w:themeColor="background1" w:themeShade="7F"/>
            <w:spacing w:val="60"/>
          </w:rPr>
          <w:tab/>
        </w:r>
        <w:r>
          <w:rPr>
            <w:color w:val="7F7F7F" w:themeColor="background1" w:themeShade="7F"/>
            <w:spacing w:val="60"/>
          </w:rPr>
          <w:tab/>
          <w:t>Page</w:t>
        </w:r>
        <w:r>
          <w:t xml:space="preserve"> | </w:t>
        </w:r>
        <w:r>
          <w:fldChar w:fldCharType="begin"/>
        </w:r>
        <w:r w:rsidRPr="00AA0079">
          <w:instrText xml:space="preserve"> PAGE   \* MERGEFORMAT </w:instrText>
        </w:r>
        <w:r>
          <w:fldChar w:fldCharType="separate"/>
        </w:r>
        <w:r w:rsidRPr="00D80BD6">
          <w:rPr>
            <w:b/>
            <w:noProof/>
          </w:rPr>
          <w:t>1</w:t>
        </w:r>
        <w:r>
          <w:fldChar w:fldCharType="end"/>
        </w:r>
      </w:p>
    </w:sdtContent>
  </w:sdt>
  <w:p w14:paraId="332CB9EF" w14:textId="77777777" w:rsidR="009D66F4" w:rsidRDefault="009D66F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6E016B"/>
    <w:multiLevelType w:val="hybridMultilevel"/>
    <w:tmpl w:val="5768BFA8"/>
    <w:lvl w:ilvl="0" w:tplc="5364B98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sz w:val="18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AF2212C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715D68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A144E0"/>
    <w:multiLevelType w:val="hybridMultilevel"/>
    <w:tmpl w:val="3266F562"/>
    <w:lvl w:ilvl="0" w:tplc="FED0266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b w:val="0"/>
        <w:color w:val="auto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3A3E24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D23290"/>
    <w:multiLevelType w:val="hybridMultilevel"/>
    <w:tmpl w:val="92EAC22E"/>
    <w:lvl w:ilvl="0" w:tplc="571C61D4">
      <w:start w:val="3"/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20263E3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A61439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E15DD0"/>
    <w:multiLevelType w:val="multilevel"/>
    <w:tmpl w:val="7374A2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BDA1507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C82085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D96295"/>
    <w:multiLevelType w:val="hybridMultilevel"/>
    <w:tmpl w:val="CF6A9E62"/>
    <w:lvl w:ilvl="0" w:tplc="5364B98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sz w:val="18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BC66DA6"/>
    <w:multiLevelType w:val="hybridMultilevel"/>
    <w:tmpl w:val="5768BFA8"/>
    <w:lvl w:ilvl="0" w:tplc="5364B98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sz w:val="18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C346939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E20E02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6E75DB4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9D03FE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454451"/>
    <w:multiLevelType w:val="multilevel"/>
    <w:tmpl w:val="4E6032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535E0517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A384DDB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BF813D1"/>
    <w:multiLevelType w:val="multilevel"/>
    <w:tmpl w:val="DED403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1F821B0"/>
    <w:multiLevelType w:val="hybridMultilevel"/>
    <w:tmpl w:val="3266F562"/>
    <w:lvl w:ilvl="0" w:tplc="FED0266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b w:val="0"/>
        <w:color w:val="auto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2F51F63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6D65CBB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0E4334E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DE1835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23811DA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78329C2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8703EDB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8F348D6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E0E45CD"/>
    <w:multiLevelType w:val="hybridMultilevel"/>
    <w:tmpl w:val="DFEE71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E571BDE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ECD5618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22"/>
  </w:num>
  <w:num w:numId="3">
    <w:abstractNumId w:val="1"/>
  </w:num>
  <w:num w:numId="4">
    <w:abstractNumId w:val="25"/>
  </w:num>
  <w:num w:numId="5">
    <w:abstractNumId w:val="19"/>
  </w:num>
  <w:num w:numId="6">
    <w:abstractNumId w:val="14"/>
  </w:num>
  <w:num w:numId="7">
    <w:abstractNumId w:val="7"/>
  </w:num>
  <w:num w:numId="8">
    <w:abstractNumId w:val="28"/>
  </w:num>
  <w:num w:numId="9">
    <w:abstractNumId w:val="10"/>
  </w:num>
  <w:num w:numId="10">
    <w:abstractNumId w:val="31"/>
  </w:num>
  <w:num w:numId="11">
    <w:abstractNumId w:val="23"/>
  </w:num>
  <w:num w:numId="12">
    <w:abstractNumId w:val="29"/>
  </w:num>
  <w:num w:numId="13">
    <w:abstractNumId w:val="2"/>
  </w:num>
  <w:num w:numId="14">
    <w:abstractNumId w:val="11"/>
  </w:num>
  <w:num w:numId="15">
    <w:abstractNumId w:val="12"/>
  </w:num>
  <w:num w:numId="16">
    <w:abstractNumId w:val="5"/>
  </w:num>
  <w:num w:numId="17">
    <w:abstractNumId w:val="0"/>
  </w:num>
  <w:num w:numId="18">
    <w:abstractNumId w:val="13"/>
  </w:num>
  <w:num w:numId="19">
    <w:abstractNumId w:val="16"/>
  </w:num>
  <w:num w:numId="20">
    <w:abstractNumId w:val="15"/>
  </w:num>
  <w:num w:numId="21">
    <w:abstractNumId w:val="24"/>
  </w:num>
  <w:num w:numId="22">
    <w:abstractNumId w:val="27"/>
  </w:num>
  <w:num w:numId="23">
    <w:abstractNumId w:val="26"/>
  </w:num>
  <w:num w:numId="24">
    <w:abstractNumId w:val="18"/>
  </w:num>
  <w:num w:numId="25">
    <w:abstractNumId w:val="4"/>
  </w:num>
  <w:num w:numId="26">
    <w:abstractNumId w:val="6"/>
  </w:num>
  <w:num w:numId="27">
    <w:abstractNumId w:val="30"/>
  </w:num>
  <w:num w:numId="28">
    <w:abstractNumId w:val="20"/>
  </w:num>
  <w:num w:numId="29">
    <w:abstractNumId w:val="17"/>
  </w:num>
  <w:num w:numId="30">
    <w:abstractNumId w:val="8"/>
  </w:num>
  <w:num w:numId="31">
    <w:abstractNumId w:val="9"/>
  </w:num>
  <w:num w:numId="32">
    <w:abstractNumId w:val="3"/>
  </w:num>
  <w:num w:numId="33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216F"/>
    <w:rsid w:val="00031918"/>
    <w:rsid w:val="00044954"/>
    <w:rsid w:val="00051099"/>
    <w:rsid w:val="00060BE9"/>
    <w:rsid w:val="000659C9"/>
    <w:rsid w:val="00066421"/>
    <w:rsid w:val="0007043D"/>
    <w:rsid w:val="000801F8"/>
    <w:rsid w:val="00094F30"/>
    <w:rsid w:val="000A71B0"/>
    <w:rsid w:val="000B0555"/>
    <w:rsid w:val="000B2195"/>
    <w:rsid w:val="000D7975"/>
    <w:rsid w:val="000E4C16"/>
    <w:rsid w:val="00112F27"/>
    <w:rsid w:val="001513B3"/>
    <w:rsid w:val="00152773"/>
    <w:rsid w:val="00170BDB"/>
    <w:rsid w:val="00175034"/>
    <w:rsid w:val="00177FE2"/>
    <w:rsid w:val="001854B5"/>
    <w:rsid w:val="001A3FA1"/>
    <w:rsid w:val="001F62ED"/>
    <w:rsid w:val="00201CBE"/>
    <w:rsid w:val="00206499"/>
    <w:rsid w:val="00210E3C"/>
    <w:rsid w:val="00217CDC"/>
    <w:rsid w:val="00232B43"/>
    <w:rsid w:val="00237E15"/>
    <w:rsid w:val="00243D4D"/>
    <w:rsid w:val="00265B40"/>
    <w:rsid w:val="00295CDA"/>
    <w:rsid w:val="002B5F68"/>
    <w:rsid w:val="002C4B0D"/>
    <w:rsid w:val="002C60AD"/>
    <w:rsid w:val="002D05ED"/>
    <w:rsid w:val="002D376C"/>
    <w:rsid w:val="002E244B"/>
    <w:rsid w:val="002E4582"/>
    <w:rsid w:val="002E60F5"/>
    <w:rsid w:val="00301946"/>
    <w:rsid w:val="00304B8A"/>
    <w:rsid w:val="00312580"/>
    <w:rsid w:val="0031776F"/>
    <w:rsid w:val="0032159B"/>
    <w:rsid w:val="003313AA"/>
    <w:rsid w:val="00343C87"/>
    <w:rsid w:val="00352509"/>
    <w:rsid w:val="00392A41"/>
    <w:rsid w:val="00396A31"/>
    <w:rsid w:val="003C0B3C"/>
    <w:rsid w:val="003D11BD"/>
    <w:rsid w:val="0041602A"/>
    <w:rsid w:val="00422DD2"/>
    <w:rsid w:val="00425E15"/>
    <w:rsid w:val="004318A0"/>
    <w:rsid w:val="004327DB"/>
    <w:rsid w:val="00436B53"/>
    <w:rsid w:val="00444AFE"/>
    <w:rsid w:val="0045174A"/>
    <w:rsid w:val="00461B2C"/>
    <w:rsid w:val="004706A2"/>
    <w:rsid w:val="00496E6E"/>
    <w:rsid w:val="004A2719"/>
    <w:rsid w:val="004B7E5A"/>
    <w:rsid w:val="004C2450"/>
    <w:rsid w:val="004C4F16"/>
    <w:rsid w:val="004D01AA"/>
    <w:rsid w:val="004E2B5C"/>
    <w:rsid w:val="00507B59"/>
    <w:rsid w:val="00527658"/>
    <w:rsid w:val="0054089D"/>
    <w:rsid w:val="005476F2"/>
    <w:rsid w:val="005523AB"/>
    <w:rsid w:val="00572E8B"/>
    <w:rsid w:val="00591C98"/>
    <w:rsid w:val="005A1A68"/>
    <w:rsid w:val="005D34B9"/>
    <w:rsid w:val="005D5A4B"/>
    <w:rsid w:val="005E00E2"/>
    <w:rsid w:val="005E1C2D"/>
    <w:rsid w:val="005E76D5"/>
    <w:rsid w:val="00611908"/>
    <w:rsid w:val="00611C38"/>
    <w:rsid w:val="00642F41"/>
    <w:rsid w:val="00651513"/>
    <w:rsid w:val="00674DF1"/>
    <w:rsid w:val="00692127"/>
    <w:rsid w:val="00694960"/>
    <w:rsid w:val="00694BA2"/>
    <w:rsid w:val="006A3D04"/>
    <w:rsid w:val="006C1092"/>
    <w:rsid w:val="006C6316"/>
    <w:rsid w:val="006D134F"/>
    <w:rsid w:val="006D18CF"/>
    <w:rsid w:val="006F0C26"/>
    <w:rsid w:val="006F2A01"/>
    <w:rsid w:val="00721226"/>
    <w:rsid w:val="007364AF"/>
    <w:rsid w:val="007452A1"/>
    <w:rsid w:val="00756FD8"/>
    <w:rsid w:val="007A68D0"/>
    <w:rsid w:val="007B1696"/>
    <w:rsid w:val="007B216F"/>
    <w:rsid w:val="007D6C07"/>
    <w:rsid w:val="007F756C"/>
    <w:rsid w:val="0080027F"/>
    <w:rsid w:val="0080672F"/>
    <w:rsid w:val="008105B5"/>
    <w:rsid w:val="00854251"/>
    <w:rsid w:val="00863EDD"/>
    <w:rsid w:val="0086791A"/>
    <w:rsid w:val="00872AD3"/>
    <w:rsid w:val="00877998"/>
    <w:rsid w:val="00884CA9"/>
    <w:rsid w:val="008949C3"/>
    <w:rsid w:val="008A11C0"/>
    <w:rsid w:val="008C1019"/>
    <w:rsid w:val="008C7DB2"/>
    <w:rsid w:val="008D58DD"/>
    <w:rsid w:val="008E4CF4"/>
    <w:rsid w:val="008E7616"/>
    <w:rsid w:val="008F0C77"/>
    <w:rsid w:val="008F581A"/>
    <w:rsid w:val="009042E5"/>
    <w:rsid w:val="00921B29"/>
    <w:rsid w:val="0094042C"/>
    <w:rsid w:val="009544BC"/>
    <w:rsid w:val="009623D0"/>
    <w:rsid w:val="009764C6"/>
    <w:rsid w:val="009779AC"/>
    <w:rsid w:val="009945E8"/>
    <w:rsid w:val="009D66F4"/>
    <w:rsid w:val="009E134F"/>
    <w:rsid w:val="009F4682"/>
    <w:rsid w:val="009F5659"/>
    <w:rsid w:val="00A11DF3"/>
    <w:rsid w:val="00A33311"/>
    <w:rsid w:val="00A42908"/>
    <w:rsid w:val="00A55D87"/>
    <w:rsid w:val="00A723D6"/>
    <w:rsid w:val="00A953F6"/>
    <w:rsid w:val="00AA70ED"/>
    <w:rsid w:val="00AC2002"/>
    <w:rsid w:val="00AE154F"/>
    <w:rsid w:val="00AE657A"/>
    <w:rsid w:val="00AF4E40"/>
    <w:rsid w:val="00AF6BF1"/>
    <w:rsid w:val="00B004FE"/>
    <w:rsid w:val="00B00D2A"/>
    <w:rsid w:val="00B2495A"/>
    <w:rsid w:val="00B40ECE"/>
    <w:rsid w:val="00B6697B"/>
    <w:rsid w:val="00B74D0C"/>
    <w:rsid w:val="00BA488A"/>
    <w:rsid w:val="00BA7420"/>
    <w:rsid w:val="00BB433F"/>
    <w:rsid w:val="00BB62B9"/>
    <w:rsid w:val="00BE06BC"/>
    <w:rsid w:val="00C05C4F"/>
    <w:rsid w:val="00C07E9C"/>
    <w:rsid w:val="00C11444"/>
    <w:rsid w:val="00C213F1"/>
    <w:rsid w:val="00C333CE"/>
    <w:rsid w:val="00C60656"/>
    <w:rsid w:val="00C61CE7"/>
    <w:rsid w:val="00C75061"/>
    <w:rsid w:val="00C80933"/>
    <w:rsid w:val="00CA4258"/>
    <w:rsid w:val="00CB2DBA"/>
    <w:rsid w:val="00CB45EA"/>
    <w:rsid w:val="00CC5947"/>
    <w:rsid w:val="00CD061D"/>
    <w:rsid w:val="00CE4A7A"/>
    <w:rsid w:val="00D07C4A"/>
    <w:rsid w:val="00D21EA6"/>
    <w:rsid w:val="00D32F44"/>
    <w:rsid w:val="00D700D3"/>
    <w:rsid w:val="00D7011D"/>
    <w:rsid w:val="00D71255"/>
    <w:rsid w:val="00D80BD6"/>
    <w:rsid w:val="00D81E1D"/>
    <w:rsid w:val="00D82482"/>
    <w:rsid w:val="00D96ACE"/>
    <w:rsid w:val="00DB118A"/>
    <w:rsid w:val="00DB7E83"/>
    <w:rsid w:val="00DC0654"/>
    <w:rsid w:val="00E37E62"/>
    <w:rsid w:val="00E7222D"/>
    <w:rsid w:val="00E7226B"/>
    <w:rsid w:val="00E76794"/>
    <w:rsid w:val="00E77DCE"/>
    <w:rsid w:val="00E80C52"/>
    <w:rsid w:val="00EA1EED"/>
    <w:rsid w:val="00EB5161"/>
    <w:rsid w:val="00EC3D04"/>
    <w:rsid w:val="00ED15B7"/>
    <w:rsid w:val="00ED37C6"/>
    <w:rsid w:val="00EE3ABD"/>
    <w:rsid w:val="00F00D55"/>
    <w:rsid w:val="00F01C91"/>
    <w:rsid w:val="00F04219"/>
    <w:rsid w:val="00F11377"/>
    <w:rsid w:val="00F15D0D"/>
    <w:rsid w:val="00F25702"/>
    <w:rsid w:val="00F41464"/>
    <w:rsid w:val="00F447C8"/>
    <w:rsid w:val="00F47CA6"/>
    <w:rsid w:val="00F57211"/>
    <w:rsid w:val="00F64714"/>
    <w:rsid w:val="00F67DE6"/>
    <w:rsid w:val="00F830E6"/>
    <w:rsid w:val="00FB17DF"/>
    <w:rsid w:val="00FB4493"/>
    <w:rsid w:val="00FE2D7E"/>
    <w:rsid w:val="00FF17FD"/>
    <w:rsid w:val="00FF5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2D3967"/>
  <w15:docId w15:val="{577136D3-C268-4948-95BA-5AFE1055C7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18A0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C213F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B7E83"/>
    <w:pPr>
      <w:keepNext/>
      <w:keepLines/>
      <w:spacing w:before="200" w:after="0"/>
      <w:jc w:val="left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13F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13F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13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B7E83"/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13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C213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213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C213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213F1"/>
    <w:pPr>
      <w:spacing w:after="100"/>
      <w:ind w:left="440"/>
    </w:pPr>
    <w:rPr>
      <w:rFonts w:eastAsiaTheme="minorEastAsia"/>
    </w:rPr>
  </w:style>
  <w:style w:type="paragraph" w:styleId="Caption">
    <w:name w:val="caption"/>
    <w:basedOn w:val="Normal"/>
    <w:next w:val="Normal"/>
    <w:uiPriority w:val="35"/>
    <w:unhideWhenUsed/>
    <w:qFormat/>
    <w:rsid w:val="00C213F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C213F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213F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13F1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216F"/>
  </w:style>
  <w:style w:type="paragraph" w:styleId="Footer">
    <w:name w:val="footer"/>
    <w:basedOn w:val="Normal"/>
    <w:link w:val="Foot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216F"/>
  </w:style>
  <w:style w:type="paragraph" w:styleId="BalloonText">
    <w:name w:val="Balloon Text"/>
    <w:basedOn w:val="Normal"/>
    <w:link w:val="BalloonTextChar"/>
    <w:uiPriority w:val="99"/>
    <w:semiHidden/>
    <w:unhideWhenUsed/>
    <w:rsid w:val="007B21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16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216F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CB2D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08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6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2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3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30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7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6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8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G:\Shared%20drives\KRamsey%20Lab\Michelle\Michelle%20Lab%20Notebook.docx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10.emf"/><Relationship Id="rId26" Type="http://schemas.openxmlformats.org/officeDocument/2006/relationships/image" Target="media/image18.tiff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emf"/><Relationship Id="rId25" Type="http://schemas.openxmlformats.org/officeDocument/2006/relationships/image" Target="media/image17.jpeg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jpeg"/><Relationship Id="rId29" Type="http://schemas.openxmlformats.org/officeDocument/2006/relationships/image" Target="media/image21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jpeg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tiff"/><Relationship Id="rId22" Type="http://schemas.openxmlformats.org/officeDocument/2006/relationships/image" Target="media/image14.jpeg"/><Relationship Id="rId27" Type="http://schemas.openxmlformats.org/officeDocument/2006/relationships/image" Target="media/image19.emf"/><Relationship Id="rId3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0DFF49-F994-D04D-BA00-2D102FD5AA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34</TotalTime>
  <Pages>30</Pages>
  <Words>4459</Words>
  <Characters>25417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</dc:creator>
  <cp:lastModifiedBy>Michelle Gregoire</cp:lastModifiedBy>
  <cp:revision>127</cp:revision>
  <cp:lastPrinted>2020-11-22T16:21:00Z</cp:lastPrinted>
  <dcterms:created xsi:type="dcterms:W3CDTF">2018-09-20T12:56:00Z</dcterms:created>
  <dcterms:modified xsi:type="dcterms:W3CDTF">2020-12-07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harvard1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pnas</vt:lpwstr>
  </property>
  <property fmtid="{D5CDD505-2E9C-101B-9397-08002B2CF9AE}" pid="23" name="Mendeley Recent Style Name 9_1">
    <vt:lpwstr>Proceedings of the National Academy of Sciences of the United States of America</vt:lpwstr>
  </property>
  <property fmtid="{D5CDD505-2E9C-101B-9397-08002B2CF9AE}" pid="24" name="Mendeley Unique User Id_1">
    <vt:lpwstr>67cb18be-f87c-36a6-8d22-b8474dff0cc5</vt:lpwstr>
  </property>
</Properties>
</file>